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570094" w14:textId="77777777" w:rsidR="003C504A" w:rsidRPr="00DD78D5" w:rsidRDefault="003C504A" w:rsidP="003C504A">
      <w:pPr>
        <w:jc w:val="right"/>
      </w:pPr>
      <w:r w:rsidRPr="00DD78D5">
        <w:rPr>
          <w:rFonts w:hint="eastAsia"/>
        </w:rPr>
        <w:t>201</w:t>
      </w:r>
      <w:r w:rsidR="00813DF9">
        <w:rPr>
          <w:rFonts w:hint="eastAsia"/>
        </w:rPr>
        <w:t>6</w:t>
      </w:r>
      <w:r w:rsidRPr="00DD78D5">
        <w:rPr>
          <w:rFonts w:hint="eastAsia"/>
        </w:rPr>
        <w:t>年</w:t>
      </w:r>
      <w:r w:rsidR="0074221E" w:rsidRPr="00DD78D5">
        <w:rPr>
          <w:rFonts w:hint="eastAsia"/>
        </w:rPr>
        <w:t>1</w:t>
      </w:r>
      <w:r w:rsidR="000930A0" w:rsidRPr="00DD78D5">
        <w:rPr>
          <w:rFonts w:hint="eastAsia"/>
        </w:rPr>
        <w:t>月</w:t>
      </w:r>
    </w:p>
    <w:p w14:paraId="33BE2308" w14:textId="568EADA6" w:rsidR="009D06D0" w:rsidRPr="00DD78D5" w:rsidRDefault="00993383" w:rsidP="003C504A">
      <w:pPr>
        <w:jc w:val="center"/>
        <w:rPr>
          <w:rFonts w:hint="eastAsia"/>
          <w:b/>
          <w:sz w:val="24"/>
        </w:rPr>
      </w:pPr>
      <w:r w:rsidRPr="00DD78D5">
        <w:rPr>
          <w:rFonts w:hint="eastAsia"/>
          <w:b/>
          <w:sz w:val="24"/>
        </w:rPr>
        <w:t>電子タバコ</w:t>
      </w:r>
      <w:r w:rsidR="0074221E" w:rsidRPr="00DD78D5">
        <w:rPr>
          <w:rFonts w:hint="eastAsia"/>
          <w:b/>
          <w:sz w:val="24"/>
        </w:rPr>
        <w:t>に関する</w:t>
      </w:r>
      <w:r w:rsidR="002643BB" w:rsidRPr="00DD78D5">
        <w:rPr>
          <w:rFonts w:hint="eastAsia"/>
          <w:b/>
          <w:sz w:val="24"/>
        </w:rPr>
        <w:t>インターネット</w:t>
      </w:r>
      <w:r w:rsidR="00F549FC" w:rsidRPr="00DD78D5">
        <w:rPr>
          <w:rFonts w:hint="eastAsia"/>
          <w:b/>
          <w:sz w:val="24"/>
        </w:rPr>
        <w:t>調査</w:t>
      </w:r>
      <w:r w:rsidR="00A27D08">
        <w:rPr>
          <w:rFonts w:hint="eastAsia"/>
          <w:b/>
          <w:sz w:val="24"/>
        </w:rPr>
        <w:t>：追跡調査</w:t>
      </w:r>
      <w:r w:rsidR="00A27D08">
        <w:rPr>
          <w:rFonts w:hint="eastAsia"/>
          <w:b/>
          <w:sz w:val="24"/>
        </w:rPr>
        <w:t>2016</w:t>
      </w:r>
      <w:r w:rsidR="00F549FC" w:rsidRPr="00DD78D5">
        <w:rPr>
          <w:rFonts w:hint="eastAsia"/>
          <w:b/>
          <w:sz w:val="24"/>
        </w:rPr>
        <w:t>－</w:t>
      </w:r>
      <w:r w:rsidR="00FA2396">
        <w:rPr>
          <w:rFonts w:hint="eastAsia"/>
          <w:b/>
          <w:sz w:val="24"/>
        </w:rPr>
        <w:t>調査</w:t>
      </w:r>
      <w:r w:rsidR="00F549FC" w:rsidRPr="00DD78D5">
        <w:rPr>
          <w:rFonts w:hint="eastAsia"/>
          <w:b/>
          <w:sz w:val="24"/>
        </w:rPr>
        <w:t>票</w:t>
      </w:r>
      <w:r w:rsidR="00146FD2">
        <w:rPr>
          <w:rFonts w:hint="eastAsia"/>
          <w:b/>
          <w:sz w:val="24"/>
        </w:rPr>
        <w:t xml:space="preserve">　</w:t>
      </w:r>
      <w:r w:rsidR="00146FD2" w:rsidRPr="00146FD2">
        <w:rPr>
          <w:b/>
          <w:color w:val="FF0000"/>
          <w:sz w:val="24"/>
        </w:rPr>
        <w:t>変数名付き</w:t>
      </w:r>
    </w:p>
    <w:p w14:paraId="2052A7A6" w14:textId="77777777" w:rsidR="009A2E95" w:rsidRPr="00DD78D5" w:rsidRDefault="00853BD9" w:rsidP="003C504A">
      <w:pPr>
        <w:jc w:val="center"/>
      </w:pPr>
      <w:r>
        <w:rPr>
          <w:noProof/>
          <w:sz w:val="22"/>
        </w:rPr>
        <w:pict w14:anchorId="1DFF8EA2">
          <v:rect id="正方形/長方形 1" o:spid="_x0000_s1026" style="position:absolute;left:0;text-align:left;margin-left:-8.25pt;margin-top:14.8pt;width:543.5pt;height:220.25pt;z-index:-25165875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" fillcolor="white [3201]" strokecolor="black [3213]" strokeweight="2pt">
            <v:path arrowok="t"/>
          </v:rect>
        </w:pict>
      </w:r>
    </w:p>
    <w:p w14:paraId="1DF6588F" w14:textId="77777777" w:rsidR="002643BB" w:rsidRPr="0069102B" w:rsidRDefault="002643BB" w:rsidP="002643BB">
      <w:pPr>
        <w:jc w:val="left"/>
        <w:rPr>
          <w:rFonts w:ascii="ＭＳ Ｐゴシック" w:eastAsia="ＭＳ Ｐゴシック" w:hAnsi="ＭＳ Ｐゴシック"/>
        </w:rPr>
      </w:pPr>
      <w:r w:rsidRPr="0069102B">
        <w:rPr>
          <w:rFonts w:ascii="ＭＳ Ｐゴシック" w:eastAsia="ＭＳ Ｐゴシック" w:hAnsi="ＭＳ Ｐゴシック"/>
        </w:rPr>
        <w:t>本アンケートは主にタバコや電子タバコの使用状況や認識についてお聞きするもので、厚生労働省の研究の一環として実施するものです。皆様にご回答いただいたアンケート票は、全体としてデータの分析に使用し、報告書や学会の発表に使用するものです。一部でアルコールや危険ドラッグなどの薬物の使用状況についても聞いています。あなたが違法な行為（例えば、未成年の飲酒行為）について経験があると回答したとしても、それをもって</w:t>
      </w:r>
      <w:r w:rsidR="00A27D08">
        <w:rPr>
          <w:rFonts w:ascii="ＭＳ Ｐゴシック" w:eastAsia="ＭＳ Ｐゴシック" w:hAnsi="ＭＳ Ｐゴシック" w:hint="eastAsia"/>
        </w:rPr>
        <w:t>個人の</w:t>
      </w:r>
      <w:r w:rsidRPr="0069102B">
        <w:rPr>
          <w:rFonts w:ascii="ＭＳ Ｐゴシック" w:eastAsia="ＭＳ Ｐゴシック" w:hAnsi="ＭＳ Ｐゴシック"/>
        </w:rPr>
        <w:t>違法</w:t>
      </w:r>
      <w:r w:rsidR="00A27D08">
        <w:rPr>
          <w:rFonts w:ascii="ＭＳ Ｐゴシック" w:eastAsia="ＭＳ Ｐゴシック" w:hAnsi="ＭＳ Ｐゴシック" w:hint="eastAsia"/>
        </w:rPr>
        <w:t>行為を</w:t>
      </w:r>
      <w:r w:rsidRPr="0069102B">
        <w:rPr>
          <w:rFonts w:ascii="ＭＳ Ｐゴシック" w:eastAsia="ＭＳ Ｐゴシック" w:hAnsi="ＭＳ Ｐゴシック"/>
        </w:rPr>
        <w:t>指摘することが本調査の目的ではありません。調査の目的は、実態を明らかにすることです。調査で得られた情報は個人を特定できない形でしか発表されません。あなたの名前や職業などのプライバシーに関する情報が外部へ漏れることはありません。</w:t>
      </w:r>
      <w:r w:rsidRPr="0069102B">
        <w:rPr>
          <w:rFonts w:ascii="ＭＳ Ｐゴシック" w:eastAsia="ＭＳ Ｐゴシック" w:hAnsi="ＭＳ Ｐゴシック"/>
        </w:rPr>
        <w:br/>
        <w:t xml:space="preserve">　なお、本調査は違法な行為について勧奨するものではないことを明記します。</w:t>
      </w:r>
      <w:r w:rsidRPr="0069102B">
        <w:rPr>
          <w:rFonts w:ascii="ＭＳ Ｐゴシック" w:eastAsia="ＭＳ Ｐゴシック" w:hAnsi="ＭＳ Ｐゴシック"/>
        </w:rPr>
        <w:br/>
      </w:r>
      <w:r w:rsidR="0069102B">
        <w:rPr>
          <w:rFonts w:ascii="ＭＳ Ｐゴシック" w:eastAsia="ＭＳ Ｐゴシック" w:hAnsi="ＭＳ Ｐゴシック" w:hint="eastAsia"/>
        </w:rPr>
        <w:t xml:space="preserve">　</w:t>
      </w:r>
      <w:r w:rsidRPr="0069102B">
        <w:rPr>
          <w:rFonts w:ascii="ＭＳ Ｐゴシック" w:eastAsia="ＭＳ Ｐゴシック" w:hAnsi="ＭＳ Ｐゴシック"/>
        </w:rPr>
        <w:t>アンケートに関する問い合わせは、下記までお願いいたします。</w:t>
      </w:r>
    </w:p>
    <w:p w14:paraId="0EB023D8" w14:textId="77777777" w:rsidR="002643BB" w:rsidRPr="0069102B" w:rsidRDefault="002643BB" w:rsidP="002643BB">
      <w:pPr>
        <w:jc w:val="left"/>
        <w:rPr>
          <w:rFonts w:ascii="ＭＳ Ｐゴシック" w:eastAsia="ＭＳ Ｐゴシック" w:hAnsi="ＭＳ Ｐゴシック"/>
        </w:rPr>
      </w:pPr>
    </w:p>
    <w:p w14:paraId="165BCA4C" w14:textId="77777777" w:rsidR="002643BB" w:rsidRPr="0069102B" w:rsidRDefault="002643BB" w:rsidP="0069102B">
      <w:pPr>
        <w:jc w:val="right"/>
        <w:rPr>
          <w:rFonts w:ascii="ＭＳ Ｐゴシック" w:eastAsia="ＭＳ Ｐゴシック" w:hAnsi="ＭＳ Ｐゴシック"/>
        </w:rPr>
      </w:pPr>
      <w:r w:rsidRPr="0069102B">
        <w:rPr>
          <w:rFonts w:ascii="ＭＳ Ｐゴシック" w:eastAsia="ＭＳ Ｐゴシック" w:hAnsi="ＭＳ Ｐゴシック" w:hint="eastAsia"/>
        </w:rPr>
        <w:t>大阪府立成人病センターがん予防情報センター疫学予防課　インターネット調査担当</w:t>
      </w:r>
    </w:p>
    <w:p w14:paraId="5A6C7B42" w14:textId="77777777" w:rsidR="002643BB" w:rsidRPr="0069102B" w:rsidRDefault="002643BB" w:rsidP="0069102B">
      <w:pPr>
        <w:jc w:val="right"/>
        <w:rPr>
          <w:rFonts w:ascii="ＭＳ Ｐゴシック" w:eastAsia="ＭＳ Ｐゴシック" w:hAnsi="ＭＳ Ｐゴシック"/>
        </w:rPr>
      </w:pPr>
      <w:r w:rsidRPr="0069102B">
        <w:rPr>
          <w:rFonts w:ascii="ＭＳ Ｐゴシック" w:eastAsia="ＭＳ Ｐゴシック" w:hAnsi="ＭＳ Ｐゴシック" w:hint="eastAsia"/>
        </w:rPr>
        <w:t xml:space="preserve">TEL 06-6972-7561　</w:t>
      </w:r>
      <w:r w:rsidRPr="0069102B">
        <w:rPr>
          <w:rFonts w:ascii="ＭＳ Ｐゴシック" w:eastAsia="ＭＳ Ｐゴシック" w:hAnsi="ＭＳ Ｐゴシック"/>
        </w:rPr>
        <w:t>E</w:t>
      </w:r>
      <w:r w:rsidRPr="0069102B">
        <w:rPr>
          <w:rFonts w:ascii="ＭＳ Ｐゴシック" w:eastAsia="ＭＳ Ｐゴシック" w:hAnsi="ＭＳ Ｐゴシック" w:hint="eastAsia"/>
        </w:rPr>
        <w:t>-mail　tabuti-ta＠mc.pref.osaka.jp</w:t>
      </w:r>
    </w:p>
    <w:p w14:paraId="0EC16EEB" w14:textId="77777777" w:rsidR="008C4609" w:rsidRPr="00DD78D5" w:rsidRDefault="008C4609" w:rsidP="000146F0">
      <w:pPr>
        <w:rPr>
          <w:rFonts w:ascii="ＭＳ 明朝"/>
          <w:sz w:val="22"/>
        </w:rPr>
      </w:pPr>
    </w:p>
    <w:p w14:paraId="2DC8DBFA" w14:textId="77777777" w:rsidR="00C74DE2" w:rsidRPr="00E16083" w:rsidRDefault="00E16083" w:rsidP="00E16083">
      <w:r w:rsidRPr="00786052">
        <w:rPr>
          <w:rFonts w:hint="eastAsia"/>
        </w:rPr>
        <w:t>(</w:t>
      </w:r>
      <w:r w:rsidR="003C323D" w:rsidRPr="00786052">
        <w:rPr>
          <w:rFonts w:hint="eastAsia"/>
        </w:rPr>
        <w:t>0</w:t>
      </w:r>
      <w:r w:rsidRPr="00786052">
        <w:rPr>
          <w:rFonts w:hint="eastAsia"/>
        </w:rPr>
        <w:t xml:space="preserve">) </w:t>
      </w:r>
      <w:r w:rsidR="00C74DE2" w:rsidRPr="00786052">
        <w:rPr>
          <w:rFonts w:hint="eastAsia"/>
        </w:rPr>
        <w:t xml:space="preserve">あなたの性別および年齢をお答えください。　　性別　</w:t>
      </w:r>
      <w:r w:rsidR="000459BC" w:rsidRPr="00786052">
        <w:rPr>
          <w:rFonts w:hint="eastAsia"/>
        </w:rPr>
        <w:t>＿＿＿＿</w:t>
      </w:r>
      <w:r w:rsidR="00C74DE2" w:rsidRPr="00786052">
        <w:rPr>
          <w:rFonts w:hint="eastAsia"/>
        </w:rPr>
        <w:t xml:space="preserve">　　　　　　年齢　</w:t>
      </w:r>
      <w:r w:rsidR="000459BC" w:rsidRPr="00786052">
        <w:rPr>
          <w:rFonts w:hint="eastAsia"/>
        </w:rPr>
        <w:t>＿＿＿＿</w:t>
      </w:r>
      <w:r w:rsidR="00C74DE2" w:rsidRPr="00786052">
        <w:rPr>
          <w:rFonts w:hint="eastAsia"/>
        </w:rPr>
        <w:t>歳</w:t>
      </w:r>
    </w:p>
    <w:p w14:paraId="0DABDEEA" w14:textId="77777777" w:rsidR="003C323D" w:rsidRPr="00DD78D5" w:rsidRDefault="003C323D" w:rsidP="003C323D">
      <w:r>
        <w:rPr>
          <w:rFonts w:hint="eastAsia"/>
        </w:rPr>
        <w:t xml:space="preserve">(1) </w:t>
      </w:r>
      <w:r w:rsidRPr="00DD78D5">
        <w:rPr>
          <w:rFonts w:hint="eastAsia"/>
        </w:rPr>
        <w:t>あなたは</w:t>
      </w:r>
      <w:r>
        <w:rPr>
          <w:rFonts w:hint="eastAsia"/>
        </w:rPr>
        <w:t>、</w:t>
      </w:r>
      <w:r w:rsidRPr="00E16083">
        <w:rPr>
          <w:rFonts w:hint="eastAsia"/>
          <w:u w:val="single"/>
        </w:rPr>
        <w:t>最近</w:t>
      </w:r>
      <w:r w:rsidRPr="00E16083">
        <w:rPr>
          <w:rFonts w:hint="eastAsia"/>
          <w:u w:val="single"/>
        </w:rPr>
        <w:t>1</w:t>
      </w:r>
      <w:r w:rsidRPr="00E16083">
        <w:rPr>
          <w:rFonts w:hint="eastAsia"/>
          <w:u w:val="single"/>
        </w:rPr>
        <w:t>年間に</w:t>
      </w:r>
      <w:r w:rsidRPr="00E16083">
        <w:rPr>
          <w:rFonts w:hint="eastAsia"/>
        </w:rPr>
        <w:t>、</w:t>
      </w:r>
      <w:r w:rsidRPr="00DD78D5">
        <w:rPr>
          <w:rFonts w:hint="eastAsia"/>
        </w:rPr>
        <w:t>アルコールや薬物を使用しましたか</w:t>
      </w:r>
      <w:r>
        <w:rPr>
          <w:rFonts w:hint="eastAsia"/>
        </w:rPr>
        <w:t>。</w:t>
      </w:r>
      <w:r w:rsidRPr="00DD78D5">
        <w:rPr>
          <w:rFonts w:hint="eastAsia"/>
        </w:rPr>
        <w:t>それぞれについてお答えください。</w:t>
      </w:r>
    </w:p>
    <w:p w14:paraId="1593695D" w14:textId="102495C1" w:rsidR="003C323D" w:rsidRPr="00DD78D5" w:rsidRDefault="00146FD2" w:rsidP="00853BD9">
      <w:pPr>
        <w:pStyle w:val="a7"/>
        <w:numPr>
          <w:ilvl w:val="0"/>
          <w:numId w:val="5"/>
        </w:numPr>
        <w:ind w:leftChars="0" w:firstLine="6"/>
      </w:pPr>
      <w:r>
        <w:rPr>
          <w:rFonts w:hint="eastAsia"/>
        </w:rPr>
        <w:t>【</w:t>
      </w:r>
      <w:r>
        <w:rPr>
          <w:rFonts w:hint="eastAsia"/>
        </w:rPr>
        <w:t>Y16</w:t>
      </w:r>
      <w:r>
        <w:t>Q1_1</w:t>
      </w:r>
      <w:r>
        <w:rPr>
          <w:rFonts w:hint="eastAsia"/>
        </w:rPr>
        <w:t>】</w:t>
      </w:r>
      <w:r w:rsidR="003C323D" w:rsidRPr="00DD78D5">
        <w:rPr>
          <w:rFonts w:hint="eastAsia"/>
        </w:rPr>
        <w:t>アルコール（ビール・日本酒・焼酎・ワイン・ウイスキーなど）</w:t>
      </w:r>
    </w:p>
    <w:p w14:paraId="533DCAA8" w14:textId="7FBAA1FC" w:rsidR="003C323D" w:rsidRPr="00DD78D5" w:rsidRDefault="00820A35" w:rsidP="00853BD9">
      <w:pPr>
        <w:pStyle w:val="a7"/>
        <w:numPr>
          <w:ilvl w:val="0"/>
          <w:numId w:val="5"/>
        </w:numPr>
        <w:ind w:leftChars="0" w:firstLine="6"/>
      </w:pPr>
      <w:r>
        <w:rPr>
          <w:rFonts w:hint="eastAsia"/>
        </w:rPr>
        <w:t>【</w:t>
      </w:r>
      <w:r>
        <w:rPr>
          <w:rFonts w:hint="eastAsia"/>
        </w:rPr>
        <w:t>Y16</w:t>
      </w:r>
      <w:r>
        <w:t>Q1_</w:t>
      </w:r>
      <w:r>
        <w:rPr>
          <w:rFonts w:hint="eastAsia"/>
        </w:rPr>
        <w:t>2</w:t>
      </w:r>
      <w:r>
        <w:rPr>
          <w:rFonts w:hint="eastAsia"/>
        </w:rPr>
        <w:t>】</w:t>
      </w:r>
      <w:r w:rsidR="003C323D" w:rsidRPr="00DD78D5">
        <w:rPr>
          <w:rFonts w:hint="eastAsia"/>
        </w:rPr>
        <w:t>睡眠薬・抗不安薬</w:t>
      </w:r>
    </w:p>
    <w:p w14:paraId="04947FE1" w14:textId="36EC17C2" w:rsidR="003C323D" w:rsidRPr="00DD78D5" w:rsidRDefault="00820A35" w:rsidP="00853BD9">
      <w:pPr>
        <w:pStyle w:val="a7"/>
        <w:numPr>
          <w:ilvl w:val="0"/>
          <w:numId w:val="5"/>
        </w:numPr>
        <w:ind w:leftChars="0" w:firstLine="6"/>
      </w:pPr>
      <w:r>
        <w:rPr>
          <w:rFonts w:hint="eastAsia"/>
        </w:rPr>
        <w:t>【</w:t>
      </w:r>
      <w:r>
        <w:rPr>
          <w:rFonts w:hint="eastAsia"/>
        </w:rPr>
        <w:t>Y16</w:t>
      </w:r>
      <w:r>
        <w:t>Q1_3</w:t>
      </w:r>
      <w:r>
        <w:rPr>
          <w:rFonts w:hint="eastAsia"/>
        </w:rPr>
        <w:t>】</w:t>
      </w:r>
      <w:r w:rsidR="003C323D" w:rsidRPr="00DD78D5">
        <w:rPr>
          <w:rFonts w:hint="eastAsia"/>
        </w:rPr>
        <w:t>モルヒネなどの麻薬</w:t>
      </w:r>
      <w:r w:rsidR="003C323D">
        <w:rPr>
          <w:rFonts w:hint="eastAsia"/>
        </w:rPr>
        <w:t>（癌による</w:t>
      </w:r>
      <w:r w:rsidR="003C323D" w:rsidRPr="00DD78D5">
        <w:rPr>
          <w:rFonts w:hint="eastAsia"/>
        </w:rPr>
        <w:t>疼痛に使用する場合などを除く）</w:t>
      </w:r>
    </w:p>
    <w:p w14:paraId="4FFA7CFB" w14:textId="442B48D6" w:rsidR="003C323D" w:rsidRPr="00DD78D5" w:rsidRDefault="00820A35" w:rsidP="00853BD9">
      <w:pPr>
        <w:pStyle w:val="a7"/>
        <w:numPr>
          <w:ilvl w:val="0"/>
          <w:numId w:val="5"/>
        </w:numPr>
        <w:ind w:leftChars="0" w:firstLine="6"/>
      </w:pPr>
      <w:r>
        <w:rPr>
          <w:rFonts w:hint="eastAsia"/>
        </w:rPr>
        <w:t>【</w:t>
      </w:r>
      <w:r>
        <w:rPr>
          <w:rFonts w:hint="eastAsia"/>
        </w:rPr>
        <w:t>Y16</w:t>
      </w:r>
      <w:r>
        <w:t>Q1_4</w:t>
      </w:r>
      <w:r>
        <w:rPr>
          <w:rFonts w:hint="eastAsia"/>
        </w:rPr>
        <w:t>】</w:t>
      </w:r>
      <w:r w:rsidR="003C323D" w:rsidRPr="00DD78D5">
        <w:rPr>
          <w:rFonts w:hint="eastAsia"/>
        </w:rPr>
        <w:t>ネオシーダー</w:t>
      </w:r>
    </w:p>
    <w:p w14:paraId="57998365" w14:textId="567A384F" w:rsidR="003C323D" w:rsidRPr="00DD78D5" w:rsidRDefault="00820A35" w:rsidP="00853BD9">
      <w:pPr>
        <w:pStyle w:val="a7"/>
        <w:numPr>
          <w:ilvl w:val="0"/>
          <w:numId w:val="5"/>
        </w:numPr>
        <w:ind w:leftChars="0" w:firstLine="6"/>
      </w:pPr>
      <w:r>
        <w:rPr>
          <w:rFonts w:hint="eastAsia"/>
        </w:rPr>
        <w:t>【</w:t>
      </w:r>
      <w:r>
        <w:rPr>
          <w:rFonts w:hint="eastAsia"/>
        </w:rPr>
        <w:t>Y16</w:t>
      </w:r>
      <w:r>
        <w:t>Q1_5</w:t>
      </w:r>
      <w:r>
        <w:rPr>
          <w:rFonts w:hint="eastAsia"/>
        </w:rPr>
        <w:t>】</w:t>
      </w:r>
      <w:r w:rsidR="003C323D" w:rsidRPr="00DD78D5">
        <w:rPr>
          <w:rFonts w:hint="eastAsia"/>
        </w:rPr>
        <w:t>シンナーやトルエンなど有機溶剤の吸引（仕事上の適切な使用については問わない）</w:t>
      </w:r>
    </w:p>
    <w:p w14:paraId="3752AE35" w14:textId="09AF2378" w:rsidR="003C323D" w:rsidRPr="00DD78D5" w:rsidRDefault="00820A35" w:rsidP="00853BD9">
      <w:pPr>
        <w:pStyle w:val="a7"/>
        <w:numPr>
          <w:ilvl w:val="0"/>
          <w:numId w:val="5"/>
        </w:numPr>
        <w:ind w:leftChars="0" w:firstLine="6"/>
      </w:pPr>
      <w:r>
        <w:rPr>
          <w:rFonts w:hint="eastAsia"/>
        </w:rPr>
        <w:t>【</w:t>
      </w:r>
      <w:r>
        <w:rPr>
          <w:rFonts w:hint="eastAsia"/>
        </w:rPr>
        <w:t>Y16</w:t>
      </w:r>
      <w:r>
        <w:t>Q1_6</w:t>
      </w:r>
      <w:r>
        <w:rPr>
          <w:rFonts w:hint="eastAsia"/>
        </w:rPr>
        <w:t>】</w:t>
      </w:r>
      <w:r w:rsidR="003C323D" w:rsidRPr="00DD78D5">
        <w:rPr>
          <w:rFonts w:hint="eastAsia"/>
        </w:rPr>
        <w:t>危険ドラッグ（脱法ハーブ・マジックマッシュルームなど）</w:t>
      </w:r>
    </w:p>
    <w:p w14:paraId="79F1EC09" w14:textId="06663F47" w:rsidR="003C323D" w:rsidRPr="00DD78D5" w:rsidRDefault="00820A35" w:rsidP="00853BD9">
      <w:pPr>
        <w:pStyle w:val="a7"/>
        <w:numPr>
          <w:ilvl w:val="0"/>
          <w:numId w:val="5"/>
        </w:numPr>
        <w:ind w:leftChars="0" w:firstLine="6"/>
      </w:pPr>
      <w:r>
        <w:rPr>
          <w:rFonts w:hint="eastAsia"/>
        </w:rPr>
        <w:t>【</w:t>
      </w:r>
      <w:r>
        <w:rPr>
          <w:rFonts w:hint="eastAsia"/>
        </w:rPr>
        <w:t>Y16</w:t>
      </w:r>
      <w:r>
        <w:t>Q1_7</w:t>
      </w:r>
      <w:r>
        <w:rPr>
          <w:rFonts w:hint="eastAsia"/>
        </w:rPr>
        <w:t>】</w:t>
      </w:r>
      <w:r w:rsidR="003C323D" w:rsidRPr="00DD78D5">
        <w:rPr>
          <w:rFonts w:hint="eastAsia"/>
        </w:rPr>
        <w:t>大麻（マリファナ）</w:t>
      </w:r>
    </w:p>
    <w:p w14:paraId="50F90BBB" w14:textId="6C57A578" w:rsidR="003C323D" w:rsidRPr="00DD78D5" w:rsidRDefault="00820A35" w:rsidP="00853BD9">
      <w:pPr>
        <w:pStyle w:val="a7"/>
        <w:numPr>
          <w:ilvl w:val="0"/>
          <w:numId w:val="5"/>
        </w:numPr>
        <w:ind w:leftChars="0" w:firstLine="6"/>
      </w:pPr>
      <w:r>
        <w:rPr>
          <w:rFonts w:hint="eastAsia"/>
        </w:rPr>
        <w:t>【</w:t>
      </w:r>
      <w:r>
        <w:rPr>
          <w:rFonts w:hint="eastAsia"/>
        </w:rPr>
        <w:t>Y16</w:t>
      </w:r>
      <w:r>
        <w:t>Q1_8</w:t>
      </w:r>
      <w:r>
        <w:rPr>
          <w:rFonts w:hint="eastAsia"/>
        </w:rPr>
        <w:t>】</w:t>
      </w:r>
      <w:r w:rsidR="003C323D" w:rsidRPr="00DD78D5">
        <w:rPr>
          <w:rFonts w:hint="eastAsia"/>
        </w:rPr>
        <w:t>覚せい剤・コカイン・ヘロイン</w:t>
      </w:r>
    </w:p>
    <w:p w14:paraId="7D43E583" w14:textId="77777777" w:rsidR="003C323D" w:rsidRPr="00DD78D5" w:rsidRDefault="003C323D" w:rsidP="003C323D">
      <w:r w:rsidRPr="00DD78D5">
        <w:rPr>
          <w:rFonts w:hint="eastAsia"/>
        </w:rPr>
        <w:t>選択肢</w:t>
      </w:r>
    </w:p>
    <w:p w14:paraId="30C8D7F7" w14:textId="77777777" w:rsidR="00730EF5" w:rsidRPr="0012316F" w:rsidRDefault="00730EF5" w:rsidP="00853BD9">
      <w:pPr>
        <w:pStyle w:val="a7"/>
        <w:numPr>
          <w:ilvl w:val="0"/>
          <w:numId w:val="3"/>
        </w:numPr>
        <w:ind w:leftChars="0" w:firstLine="6"/>
      </w:pPr>
      <w:r w:rsidRPr="0012316F">
        <w:rPr>
          <w:rFonts w:hint="eastAsia"/>
        </w:rPr>
        <w:t>全く使わなかった</w:t>
      </w:r>
    </w:p>
    <w:p w14:paraId="2411DE7F" w14:textId="77777777" w:rsidR="00730EF5" w:rsidRPr="0012316F" w:rsidRDefault="00730EF5" w:rsidP="00853BD9">
      <w:pPr>
        <w:pStyle w:val="a7"/>
        <w:numPr>
          <w:ilvl w:val="0"/>
          <w:numId w:val="3"/>
        </w:numPr>
        <w:ind w:leftChars="0" w:firstLine="6"/>
      </w:pPr>
      <w:r w:rsidRPr="003C323D">
        <w:rPr>
          <w:rFonts w:hint="eastAsia"/>
        </w:rPr>
        <w:t>最近</w:t>
      </w:r>
      <w:r w:rsidRPr="003C323D">
        <w:rPr>
          <w:rFonts w:hint="eastAsia"/>
        </w:rPr>
        <w:t>1</w:t>
      </w:r>
      <w:r w:rsidRPr="003C323D">
        <w:rPr>
          <w:rFonts w:hint="eastAsia"/>
        </w:rPr>
        <w:t>年間に</w:t>
      </w:r>
      <w:r w:rsidRPr="003C323D">
        <w:rPr>
          <w:rFonts w:hint="eastAsia"/>
        </w:rPr>
        <w:t>1</w:t>
      </w:r>
      <w:r w:rsidRPr="003C323D">
        <w:rPr>
          <w:rFonts w:hint="eastAsia"/>
        </w:rPr>
        <w:t>回以上使ったが、習慣的には使わなかった</w:t>
      </w:r>
    </w:p>
    <w:p w14:paraId="5C9177B7" w14:textId="77777777" w:rsidR="00730EF5" w:rsidRPr="0012316F" w:rsidRDefault="00730EF5" w:rsidP="00853BD9">
      <w:pPr>
        <w:pStyle w:val="a7"/>
        <w:numPr>
          <w:ilvl w:val="0"/>
          <w:numId w:val="3"/>
        </w:numPr>
        <w:ind w:leftChars="0" w:firstLine="6"/>
      </w:pPr>
      <w:r w:rsidRPr="0012316F">
        <w:rPr>
          <w:rFonts w:hint="eastAsia"/>
        </w:rPr>
        <w:t>習慣的に使った（ときどき使っていた）</w:t>
      </w:r>
    </w:p>
    <w:p w14:paraId="53AA8F8E" w14:textId="77777777" w:rsidR="00730EF5" w:rsidRPr="0012316F" w:rsidRDefault="00730EF5" w:rsidP="00853BD9">
      <w:pPr>
        <w:pStyle w:val="a7"/>
        <w:numPr>
          <w:ilvl w:val="0"/>
          <w:numId w:val="3"/>
        </w:numPr>
        <w:ind w:leftChars="0" w:firstLine="6"/>
      </w:pPr>
      <w:r w:rsidRPr="0012316F">
        <w:rPr>
          <w:rFonts w:hint="eastAsia"/>
        </w:rPr>
        <w:t>習慣的に使った（ほとんど毎日使っていた）</w:t>
      </w:r>
    </w:p>
    <w:p w14:paraId="51521FE3" w14:textId="77777777" w:rsidR="003C323D" w:rsidRPr="0012316F" w:rsidRDefault="003C323D" w:rsidP="003C323D">
      <w:pPr>
        <w:rPr>
          <w:u w:val="single"/>
        </w:rPr>
      </w:pPr>
    </w:p>
    <w:p w14:paraId="569E377B" w14:textId="77777777" w:rsidR="003C323D" w:rsidRPr="0012316F" w:rsidRDefault="003C323D" w:rsidP="003C323D">
      <w:r w:rsidRPr="0012316F">
        <w:rPr>
          <w:rFonts w:hint="eastAsia"/>
        </w:rPr>
        <w:t>(</w:t>
      </w:r>
      <w:r>
        <w:rPr>
          <w:rFonts w:hint="eastAsia"/>
        </w:rPr>
        <w:t>2</w:t>
      </w:r>
      <w:r>
        <w:rPr>
          <w:rFonts w:hint="eastAsia"/>
        </w:rPr>
        <w:t>）</w:t>
      </w:r>
      <w:r w:rsidRPr="0012316F">
        <w:rPr>
          <w:rFonts w:hint="eastAsia"/>
        </w:rPr>
        <w:t xml:space="preserve"> </w:t>
      </w:r>
      <w:r w:rsidRPr="0012316F">
        <w:rPr>
          <w:rFonts w:hint="eastAsia"/>
        </w:rPr>
        <w:t>上記</w:t>
      </w:r>
      <w:r w:rsidRPr="0012316F">
        <w:rPr>
          <w:rFonts w:hint="eastAsia"/>
        </w:rPr>
        <w:t>(</w:t>
      </w:r>
      <w:r w:rsidR="00730EF5">
        <w:rPr>
          <w:rFonts w:hint="eastAsia"/>
        </w:rPr>
        <w:t>1</w:t>
      </w:r>
      <w:r w:rsidRPr="0012316F">
        <w:rPr>
          <w:rFonts w:hint="eastAsia"/>
        </w:rPr>
        <w:t>)</w:t>
      </w:r>
      <w:r w:rsidRPr="0012316F">
        <w:rPr>
          <w:rFonts w:hint="eastAsia"/>
        </w:rPr>
        <w:t>で</w:t>
      </w:r>
      <w:r w:rsidRPr="0012316F">
        <w:rPr>
          <w:rFonts w:hint="eastAsia"/>
        </w:rPr>
        <w:t>2-</w:t>
      </w:r>
      <w:r>
        <w:rPr>
          <w:rFonts w:hint="eastAsia"/>
        </w:rPr>
        <w:t>4</w:t>
      </w:r>
      <w:r w:rsidRPr="0012316F">
        <w:rPr>
          <w:rFonts w:hint="eastAsia"/>
        </w:rPr>
        <w:t>と回答した者に、「直近</w:t>
      </w:r>
      <w:r w:rsidRPr="0012316F">
        <w:rPr>
          <w:rFonts w:hint="eastAsia"/>
        </w:rPr>
        <w:t>30</w:t>
      </w:r>
      <w:r w:rsidRPr="0012316F">
        <w:rPr>
          <w:rFonts w:hint="eastAsia"/>
        </w:rPr>
        <w:t>日以内に使いましたか？」</w:t>
      </w:r>
      <w:r w:rsidRPr="0055036A">
        <w:rPr>
          <w:rFonts w:hint="eastAsia"/>
        </w:rPr>
        <w:t>「はい」「いいえ」</w:t>
      </w:r>
    </w:p>
    <w:p w14:paraId="1BE229AA" w14:textId="108AF006" w:rsidR="00820A35" w:rsidRPr="00DD78D5" w:rsidRDefault="00820A35" w:rsidP="00853BD9">
      <w:pPr>
        <w:pStyle w:val="a7"/>
        <w:numPr>
          <w:ilvl w:val="0"/>
          <w:numId w:val="10"/>
        </w:numPr>
        <w:ind w:leftChars="0"/>
      </w:pPr>
      <w:r>
        <w:rPr>
          <w:rFonts w:hint="eastAsia"/>
        </w:rPr>
        <w:t>【</w:t>
      </w:r>
      <w:r>
        <w:rPr>
          <w:rFonts w:hint="eastAsia"/>
        </w:rPr>
        <w:t>Y16</w:t>
      </w:r>
      <w:r>
        <w:t>Q</w:t>
      </w:r>
      <w:r>
        <w:t>2</w:t>
      </w:r>
      <w:r>
        <w:t>_1</w:t>
      </w:r>
      <w:r>
        <w:rPr>
          <w:rFonts w:hint="eastAsia"/>
        </w:rPr>
        <w:t>】</w:t>
      </w:r>
      <w:r w:rsidRPr="00DD78D5">
        <w:rPr>
          <w:rFonts w:hint="eastAsia"/>
        </w:rPr>
        <w:t>アルコール（ビール・日本酒・焼酎・ワイン・ウイスキーなど）</w:t>
      </w:r>
    </w:p>
    <w:p w14:paraId="4E6530E1" w14:textId="12E81128" w:rsidR="00820A35" w:rsidRPr="00DD78D5" w:rsidRDefault="00820A35" w:rsidP="00853BD9">
      <w:pPr>
        <w:pStyle w:val="a7"/>
        <w:numPr>
          <w:ilvl w:val="0"/>
          <w:numId w:val="10"/>
        </w:numPr>
        <w:ind w:leftChars="0"/>
      </w:pPr>
      <w:r>
        <w:rPr>
          <w:rFonts w:hint="eastAsia"/>
        </w:rPr>
        <w:t>【</w:t>
      </w:r>
      <w:r>
        <w:rPr>
          <w:rFonts w:hint="eastAsia"/>
        </w:rPr>
        <w:t>Y16</w:t>
      </w:r>
      <w:r>
        <w:t>Q2</w:t>
      </w:r>
      <w:r>
        <w:t>_</w:t>
      </w:r>
      <w:r>
        <w:rPr>
          <w:rFonts w:hint="eastAsia"/>
        </w:rPr>
        <w:t>2</w:t>
      </w:r>
      <w:r>
        <w:rPr>
          <w:rFonts w:hint="eastAsia"/>
        </w:rPr>
        <w:t>】</w:t>
      </w:r>
      <w:r w:rsidRPr="00DD78D5">
        <w:rPr>
          <w:rFonts w:hint="eastAsia"/>
        </w:rPr>
        <w:t>睡眠薬・抗不安薬</w:t>
      </w:r>
    </w:p>
    <w:p w14:paraId="1B110494" w14:textId="13F1D6CC" w:rsidR="00820A35" w:rsidRPr="00DD78D5" w:rsidRDefault="00820A35" w:rsidP="00853BD9">
      <w:pPr>
        <w:pStyle w:val="a7"/>
        <w:numPr>
          <w:ilvl w:val="0"/>
          <w:numId w:val="10"/>
        </w:numPr>
        <w:ind w:leftChars="0"/>
      </w:pPr>
      <w:r>
        <w:rPr>
          <w:rFonts w:hint="eastAsia"/>
        </w:rPr>
        <w:t>【</w:t>
      </w:r>
      <w:r>
        <w:rPr>
          <w:rFonts w:hint="eastAsia"/>
        </w:rPr>
        <w:t>Y16</w:t>
      </w:r>
      <w:r>
        <w:t>Q2</w:t>
      </w:r>
      <w:r>
        <w:t>_3</w:t>
      </w:r>
      <w:r>
        <w:rPr>
          <w:rFonts w:hint="eastAsia"/>
        </w:rPr>
        <w:t>】</w:t>
      </w:r>
      <w:r w:rsidRPr="00DD78D5">
        <w:rPr>
          <w:rFonts w:hint="eastAsia"/>
        </w:rPr>
        <w:t>モルヒネなどの麻薬</w:t>
      </w:r>
      <w:r>
        <w:rPr>
          <w:rFonts w:hint="eastAsia"/>
        </w:rPr>
        <w:t>（癌による</w:t>
      </w:r>
      <w:r w:rsidRPr="00DD78D5">
        <w:rPr>
          <w:rFonts w:hint="eastAsia"/>
        </w:rPr>
        <w:t>疼痛に使用する場合などを除く）</w:t>
      </w:r>
    </w:p>
    <w:p w14:paraId="76E95743" w14:textId="4500D744" w:rsidR="00820A35" w:rsidRPr="00DD78D5" w:rsidRDefault="00820A35" w:rsidP="00853BD9">
      <w:pPr>
        <w:pStyle w:val="a7"/>
        <w:numPr>
          <w:ilvl w:val="0"/>
          <w:numId w:val="10"/>
        </w:numPr>
        <w:ind w:leftChars="0"/>
      </w:pPr>
      <w:r>
        <w:rPr>
          <w:rFonts w:hint="eastAsia"/>
        </w:rPr>
        <w:t>【</w:t>
      </w:r>
      <w:r>
        <w:rPr>
          <w:rFonts w:hint="eastAsia"/>
        </w:rPr>
        <w:t>Y16</w:t>
      </w:r>
      <w:r>
        <w:t>Q2</w:t>
      </w:r>
      <w:r>
        <w:t>_4</w:t>
      </w:r>
      <w:r>
        <w:rPr>
          <w:rFonts w:hint="eastAsia"/>
        </w:rPr>
        <w:t>】</w:t>
      </w:r>
      <w:r w:rsidRPr="00DD78D5">
        <w:rPr>
          <w:rFonts w:hint="eastAsia"/>
        </w:rPr>
        <w:t>ネオシーダー</w:t>
      </w:r>
    </w:p>
    <w:p w14:paraId="70C599B3" w14:textId="13FB5030" w:rsidR="00820A35" w:rsidRPr="00DD78D5" w:rsidRDefault="00820A35" w:rsidP="00853BD9">
      <w:pPr>
        <w:pStyle w:val="a7"/>
        <w:numPr>
          <w:ilvl w:val="0"/>
          <w:numId w:val="10"/>
        </w:numPr>
        <w:ind w:leftChars="0"/>
      </w:pPr>
      <w:r>
        <w:rPr>
          <w:rFonts w:hint="eastAsia"/>
        </w:rPr>
        <w:t>【</w:t>
      </w:r>
      <w:r>
        <w:rPr>
          <w:rFonts w:hint="eastAsia"/>
        </w:rPr>
        <w:t>Y16</w:t>
      </w:r>
      <w:r>
        <w:t>Q2</w:t>
      </w:r>
      <w:r>
        <w:t>_5</w:t>
      </w:r>
      <w:r>
        <w:rPr>
          <w:rFonts w:hint="eastAsia"/>
        </w:rPr>
        <w:t>】</w:t>
      </w:r>
      <w:r w:rsidRPr="00DD78D5">
        <w:rPr>
          <w:rFonts w:hint="eastAsia"/>
        </w:rPr>
        <w:t>シンナーやトルエンなど有機溶剤の吸引（仕事上の適切な使用については問わない）</w:t>
      </w:r>
    </w:p>
    <w:p w14:paraId="67A66BAD" w14:textId="50B77A44" w:rsidR="00820A35" w:rsidRPr="00DD78D5" w:rsidRDefault="00820A35" w:rsidP="00853BD9">
      <w:pPr>
        <w:pStyle w:val="a7"/>
        <w:numPr>
          <w:ilvl w:val="0"/>
          <w:numId w:val="10"/>
        </w:numPr>
        <w:ind w:leftChars="0"/>
      </w:pPr>
      <w:r>
        <w:rPr>
          <w:rFonts w:hint="eastAsia"/>
        </w:rPr>
        <w:t>【</w:t>
      </w:r>
      <w:r>
        <w:rPr>
          <w:rFonts w:hint="eastAsia"/>
        </w:rPr>
        <w:t>Y16</w:t>
      </w:r>
      <w:r>
        <w:t>Q2</w:t>
      </w:r>
      <w:r>
        <w:t>_6</w:t>
      </w:r>
      <w:r>
        <w:rPr>
          <w:rFonts w:hint="eastAsia"/>
        </w:rPr>
        <w:t>】</w:t>
      </w:r>
      <w:r w:rsidRPr="00DD78D5">
        <w:rPr>
          <w:rFonts w:hint="eastAsia"/>
        </w:rPr>
        <w:t>危険ドラッグ（脱法ハーブ・マジックマッシュルームなど）</w:t>
      </w:r>
    </w:p>
    <w:p w14:paraId="767DAB3A" w14:textId="373FE7A3" w:rsidR="00820A35" w:rsidRPr="00DD78D5" w:rsidRDefault="00820A35" w:rsidP="00853BD9">
      <w:pPr>
        <w:pStyle w:val="a7"/>
        <w:numPr>
          <w:ilvl w:val="0"/>
          <w:numId w:val="10"/>
        </w:numPr>
        <w:ind w:leftChars="0"/>
      </w:pPr>
      <w:r>
        <w:rPr>
          <w:rFonts w:hint="eastAsia"/>
        </w:rPr>
        <w:t>【</w:t>
      </w:r>
      <w:r>
        <w:rPr>
          <w:rFonts w:hint="eastAsia"/>
        </w:rPr>
        <w:t>Y16</w:t>
      </w:r>
      <w:r>
        <w:t>Q2</w:t>
      </w:r>
      <w:r>
        <w:t>_7</w:t>
      </w:r>
      <w:r>
        <w:rPr>
          <w:rFonts w:hint="eastAsia"/>
        </w:rPr>
        <w:t>】</w:t>
      </w:r>
      <w:r w:rsidRPr="00DD78D5">
        <w:rPr>
          <w:rFonts w:hint="eastAsia"/>
        </w:rPr>
        <w:t>大麻（マリファナ）</w:t>
      </w:r>
    </w:p>
    <w:p w14:paraId="4E1ED90A" w14:textId="66D2A0A7" w:rsidR="00820A35" w:rsidRPr="00DD78D5" w:rsidRDefault="00820A35" w:rsidP="00853BD9">
      <w:pPr>
        <w:pStyle w:val="a7"/>
        <w:numPr>
          <w:ilvl w:val="0"/>
          <w:numId w:val="10"/>
        </w:numPr>
        <w:ind w:leftChars="0"/>
      </w:pPr>
      <w:r>
        <w:rPr>
          <w:rFonts w:hint="eastAsia"/>
        </w:rPr>
        <w:t>【</w:t>
      </w:r>
      <w:r>
        <w:rPr>
          <w:rFonts w:hint="eastAsia"/>
        </w:rPr>
        <w:t>Y16</w:t>
      </w:r>
      <w:r>
        <w:t>Q2</w:t>
      </w:r>
      <w:r>
        <w:t>_8</w:t>
      </w:r>
      <w:r>
        <w:rPr>
          <w:rFonts w:hint="eastAsia"/>
        </w:rPr>
        <w:t>】</w:t>
      </w:r>
      <w:r w:rsidRPr="00DD78D5">
        <w:rPr>
          <w:rFonts w:hint="eastAsia"/>
        </w:rPr>
        <w:t>覚せい剤・コカイン・ヘロイン</w:t>
      </w:r>
    </w:p>
    <w:p w14:paraId="0EC358BB" w14:textId="77777777" w:rsidR="00011A42" w:rsidRPr="00820A35" w:rsidRDefault="00011A42" w:rsidP="00967726">
      <w:pPr>
        <w:ind w:left="281" w:hangingChars="134" w:hanging="281"/>
        <w:rPr>
          <w:rFonts w:ascii="ＭＳ Ｐゴシック" w:eastAsia="ＭＳ Ｐゴシック" w:hAnsi="ＭＳ Ｐゴシック"/>
        </w:rPr>
      </w:pPr>
    </w:p>
    <w:p w14:paraId="772FB8C0" w14:textId="77777777" w:rsidR="006F45A0" w:rsidRPr="00DD78D5" w:rsidRDefault="006F45A0" w:rsidP="006F45A0">
      <w:r>
        <w:rPr>
          <w:rFonts w:hint="eastAsia"/>
        </w:rPr>
        <w:t>(</w:t>
      </w:r>
      <w:r w:rsidR="00730EF5">
        <w:rPr>
          <w:rFonts w:hint="eastAsia"/>
        </w:rPr>
        <w:t>3</w:t>
      </w:r>
      <w:r>
        <w:rPr>
          <w:rFonts w:hint="eastAsia"/>
        </w:rPr>
        <w:t>)</w:t>
      </w:r>
      <w:r w:rsidR="00E16083">
        <w:rPr>
          <w:rFonts w:hint="eastAsia"/>
        </w:rPr>
        <w:t xml:space="preserve"> </w:t>
      </w:r>
      <w:r w:rsidRPr="00DD78D5">
        <w:rPr>
          <w:rFonts w:hint="eastAsia"/>
        </w:rPr>
        <w:t>あなたは</w:t>
      </w:r>
      <w:r w:rsidRPr="00E16083">
        <w:rPr>
          <w:rFonts w:hint="eastAsia"/>
        </w:rPr>
        <w:t>、</w:t>
      </w:r>
      <w:r w:rsidR="0063772D" w:rsidRPr="00CF4AE4">
        <w:rPr>
          <w:rFonts w:hint="eastAsia"/>
          <w:b/>
          <w:u w:val="single"/>
        </w:rPr>
        <w:t>最近</w:t>
      </w:r>
      <w:r w:rsidRPr="00CF4AE4">
        <w:rPr>
          <w:rFonts w:hint="eastAsia"/>
          <w:b/>
          <w:u w:val="single"/>
        </w:rPr>
        <w:t>1</w:t>
      </w:r>
      <w:r w:rsidRPr="00CF4AE4">
        <w:rPr>
          <w:rFonts w:hint="eastAsia"/>
          <w:b/>
          <w:u w:val="single"/>
        </w:rPr>
        <w:t>年間に</w:t>
      </w:r>
      <w:r w:rsidR="00E16083" w:rsidRPr="00CF4AE4">
        <w:rPr>
          <w:rFonts w:hint="eastAsia"/>
          <w:b/>
        </w:rPr>
        <w:t>、</w:t>
      </w:r>
      <w:r>
        <w:rPr>
          <w:rFonts w:hint="eastAsia"/>
        </w:rPr>
        <w:t>下記の</w:t>
      </w:r>
      <w:r w:rsidRPr="00DD78D5">
        <w:rPr>
          <w:rFonts w:hint="eastAsia"/>
        </w:rPr>
        <w:t>タバコを使</w:t>
      </w:r>
      <w:r>
        <w:rPr>
          <w:rFonts w:hint="eastAsia"/>
        </w:rPr>
        <w:t>いましたか</w:t>
      </w:r>
      <w:r w:rsidR="00E16083">
        <w:rPr>
          <w:rFonts w:hint="eastAsia"/>
        </w:rPr>
        <w:t>？</w:t>
      </w:r>
      <w:r w:rsidRPr="00DD78D5">
        <w:rPr>
          <w:rFonts w:hint="eastAsia"/>
        </w:rPr>
        <w:t>それぞれについてお答えください。</w:t>
      </w:r>
    </w:p>
    <w:p w14:paraId="7CCF8E24" w14:textId="5731A425" w:rsidR="008C6347" w:rsidRPr="00DD78D5" w:rsidRDefault="00820A35" w:rsidP="00853BD9">
      <w:pPr>
        <w:pStyle w:val="a7"/>
        <w:numPr>
          <w:ilvl w:val="0"/>
          <w:numId w:val="4"/>
        </w:numPr>
        <w:ind w:leftChars="0" w:firstLine="6"/>
      </w:pPr>
      <w:r w:rsidRPr="00820A35">
        <w:rPr>
          <w:rFonts w:hint="eastAsia"/>
        </w:rPr>
        <w:t>【</w:t>
      </w:r>
      <w:r w:rsidRPr="00820A35">
        <w:rPr>
          <w:rFonts w:hint="eastAsia"/>
        </w:rPr>
        <w:t>Y16</w:t>
      </w:r>
      <w:r w:rsidRPr="00820A35">
        <w:t>Q</w:t>
      </w:r>
      <w:r>
        <w:t>3</w:t>
      </w:r>
      <w:r w:rsidRPr="00820A35">
        <w:t>_1</w:t>
      </w:r>
      <w:r w:rsidRPr="00820A35">
        <w:rPr>
          <w:rFonts w:hint="eastAsia"/>
        </w:rPr>
        <w:t>】</w:t>
      </w:r>
      <w:r w:rsidR="008C6347" w:rsidRPr="00DD78D5">
        <w:rPr>
          <w:rFonts w:hint="eastAsia"/>
        </w:rPr>
        <w:t>紙巻きタバコ</w:t>
      </w:r>
    </w:p>
    <w:p w14:paraId="418CE69A" w14:textId="317200A3" w:rsidR="008C6347" w:rsidRPr="00DD78D5" w:rsidRDefault="00820A35" w:rsidP="00853BD9">
      <w:pPr>
        <w:pStyle w:val="a7"/>
        <w:numPr>
          <w:ilvl w:val="0"/>
          <w:numId w:val="4"/>
        </w:numPr>
        <w:ind w:leftChars="0" w:firstLine="6"/>
      </w:pPr>
      <w:r w:rsidRPr="00820A35">
        <w:rPr>
          <w:rFonts w:hint="eastAsia"/>
        </w:rPr>
        <w:lastRenderedPageBreak/>
        <w:t>【</w:t>
      </w:r>
      <w:r w:rsidRPr="00820A35">
        <w:rPr>
          <w:rFonts w:hint="eastAsia"/>
        </w:rPr>
        <w:t>Y16</w:t>
      </w:r>
      <w:r w:rsidRPr="00820A35">
        <w:t>Q3</w:t>
      </w:r>
      <w:r>
        <w:t>_2</w:t>
      </w:r>
      <w:r w:rsidRPr="00820A35">
        <w:rPr>
          <w:rFonts w:hint="eastAsia"/>
        </w:rPr>
        <w:t>】</w:t>
      </w:r>
      <w:r w:rsidR="008C6347" w:rsidRPr="00DD78D5">
        <w:rPr>
          <w:rFonts w:hint="eastAsia"/>
        </w:rPr>
        <w:t>手巻きタバコ（キットなどを用いて、自分で巻いて紙巻きタバコを作るもの）</w:t>
      </w:r>
    </w:p>
    <w:p w14:paraId="55776E99" w14:textId="785E8707" w:rsidR="008C6347" w:rsidRPr="00DD78D5" w:rsidRDefault="00820A35" w:rsidP="00853BD9">
      <w:pPr>
        <w:pStyle w:val="a7"/>
        <w:numPr>
          <w:ilvl w:val="0"/>
          <w:numId w:val="4"/>
        </w:numPr>
        <w:ind w:leftChars="0" w:firstLine="6"/>
      </w:pPr>
      <w:r w:rsidRPr="00820A35">
        <w:rPr>
          <w:rFonts w:hint="eastAsia"/>
        </w:rPr>
        <w:t>【</w:t>
      </w:r>
      <w:r w:rsidRPr="00820A35">
        <w:rPr>
          <w:rFonts w:hint="eastAsia"/>
        </w:rPr>
        <w:t>Y16</w:t>
      </w:r>
      <w:r w:rsidRPr="00820A35">
        <w:t>Q3</w:t>
      </w:r>
      <w:r>
        <w:t>_3</w:t>
      </w:r>
      <w:r w:rsidRPr="00820A35">
        <w:rPr>
          <w:rFonts w:hint="eastAsia"/>
        </w:rPr>
        <w:t>】</w:t>
      </w:r>
      <w:r w:rsidR="008C6347" w:rsidRPr="00DD78D5">
        <w:rPr>
          <w:rFonts w:hint="eastAsia"/>
        </w:rPr>
        <w:t>Ploom</w:t>
      </w:r>
      <w:r w:rsidR="008C6347" w:rsidRPr="00DD78D5">
        <w:rPr>
          <w:rFonts w:hint="eastAsia"/>
        </w:rPr>
        <w:t>（プルーム）</w:t>
      </w:r>
    </w:p>
    <w:p w14:paraId="61DAB673" w14:textId="09761192" w:rsidR="008C6347" w:rsidRPr="00DD78D5" w:rsidRDefault="00820A35" w:rsidP="00853BD9">
      <w:pPr>
        <w:pStyle w:val="a7"/>
        <w:numPr>
          <w:ilvl w:val="0"/>
          <w:numId w:val="4"/>
        </w:numPr>
        <w:ind w:leftChars="0" w:firstLine="6"/>
      </w:pPr>
      <w:r w:rsidRPr="00820A35">
        <w:rPr>
          <w:rFonts w:hint="eastAsia"/>
        </w:rPr>
        <w:t>【</w:t>
      </w:r>
      <w:r w:rsidRPr="00820A35">
        <w:rPr>
          <w:rFonts w:hint="eastAsia"/>
        </w:rPr>
        <w:t>Y16</w:t>
      </w:r>
      <w:r w:rsidRPr="00820A35">
        <w:t>Q3</w:t>
      </w:r>
      <w:r>
        <w:t>_4</w:t>
      </w:r>
      <w:r w:rsidRPr="00820A35">
        <w:rPr>
          <w:rFonts w:hint="eastAsia"/>
        </w:rPr>
        <w:t>】</w:t>
      </w:r>
      <w:r w:rsidR="008C6347" w:rsidRPr="00DD78D5">
        <w:rPr>
          <w:rFonts w:hint="eastAsia"/>
        </w:rPr>
        <w:t>iQOS</w:t>
      </w:r>
      <w:r w:rsidR="008C6347" w:rsidRPr="00DD78D5">
        <w:rPr>
          <w:rFonts w:hint="eastAsia"/>
        </w:rPr>
        <w:t>（アイコス）</w:t>
      </w:r>
    </w:p>
    <w:p w14:paraId="1E9655F0" w14:textId="5E142BB4" w:rsidR="008C6347" w:rsidRPr="00DD78D5" w:rsidRDefault="00820A35" w:rsidP="00853BD9">
      <w:pPr>
        <w:pStyle w:val="a7"/>
        <w:numPr>
          <w:ilvl w:val="0"/>
          <w:numId w:val="4"/>
        </w:numPr>
        <w:ind w:leftChars="0" w:firstLine="6"/>
      </w:pPr>
      <w:r w:rsidRPr="00820A35">
        <w:rPr>
          <w:rFonts w:hint="eastAsia"/>
        </w:rPr>
        <w:t>【</w:t>
      </w:r>
      <w:r w:rsidRPr="00820A35">
        <w:rPr>
          <w:rFonts w:hint="eastAsia"/>
        </w:rPr>
        <w:t>Y16</w:t>
      </w:r>
      <w:r w:rsidRPr="00820A35">
        <w:t>Q3</w:t>
      </w:r>
      <w:r>
        <w:t>_5</w:t>
      </w:r>
      <w:r w:rsidRPr="00820A35">
        <w:rPr>
          <w:rFonts w:hint="eastAsia"/>
        </w:rPr>
        <w:t>】</w:t>
      </w:r>
      <w:r w:rsidR="008C6347" w:rsidRPr="00DD78D5">
        <w:rPr>
          <w:rFonts w:hint="eastAsia"/>
        </w:rPr>
        <w:t>電子タバコ（ニコチンを含んでいるもの）</w:t>
      </w:r>
    </w:p>
    <w:p w14:paraId="086B8AD8" w14:textId="3B511221" w:rsidR="008C6347" w:rsidRPr="00DD78D5" w:rsidRDefault="00820A35" w:rsidP="00853BD9">
      <w:pPr>
        <w:pStyle w:val="a7"/>
        <w:numPr>
          <w:ilvl w:val="0"/>
          <w:numId w:val="4"/>
        </w:numPr>
        <w:ind w:leftChars="0" w:firstLine="6"/>
      </w:pPr>
      <w:r w:rsidRPr="00820A35">
        <w:rPr>
          <w:rFonts w:hint="eastAsia"/>
        </w:rPr>
        <w:t>【</w:t>
      </w:r>
      <w:r w:rsidRPr="00820A35">
        <w:rPr>
          <w:rFonts w:hint="eastAsia"/>
        </w:rPr>
        <w:t>Y16</w:t>
      </w:r>
      <w:r w:rsidRPr="00820A35">
        <w:t>Q3</w:t>
      </w:r>
      <w:r>
        <w:t>_6</w:t>
      </w:r>
      <w:r w:rsidRPr="00820A35">
        <w:rPr>
          <w:rFonts w:hint="eastAsia"/>
        </w:rPr>
        <w:t>】</w:t>
      </w:r>
      <w:r w:rsidR="008C6347" w:rsidRPr="00DD78D5">
        <w:rPr>
          <w:rFonts w:hint="eastAsia"/>
        </w:rPr>
        <w:t>電子タバコ（ニコチンを含んでいないもの）</w:t>
      </w:r>
    </w:p>
    <w:p w14:paraId="20BA2BDB" w14:textId="6D637275" w:rsidR="008C6347" w:rsidRPr="00DD78D5" w:rsidRDefault="00820A35" w:rsidP="00853BD9">
      <w:pPr>
        <w:pStyle w:val="a7"/>
        <w:numPr>
          <w:ilvl w:val="0"/>
          <w:numId w:val="4"/>
        </w:numPr>
        <w:ind w:leftChars="0" w:firstLine="6"/>
      </w:pPr>
      <w:r w:rsidRPr="00820A35">
        <w:rPr>
          <w:rFonts w:hint="eastAsia"/>
        </w:rPr>
        <w:t>【</w:t>
      </w:r>
      <w:r w:rsidRPr="00820A35">
        <w:rPr>
          <w:rFonts w:hint="eastAsia"/>
        </w:rPr>
        <w:t>Y16</w:t>
      </w:r>
      <w:r w:rsidRPr="00820A35">
        <w:t>Q3</w:t>
      </w:r>
      <w:r>
        <w:t>_7</w:t>
      </w:r>
      <w:r w:rsidRPr="00820A35">
        <w:rPr>
          <w:rFonts w:hint="eastAsia"/>
        </w:rPr>
        <w:t>】</w:t>
      </w:r>
      <w:r w:rsidR="008C6347" w:rsidRPr="00DD78D5">
        <w:rPr>
          <w:rFonts w:hint="eastAsia"/>
        </w:rPr>
        <w:t>電子タバコ（ニコチンを含んでいるかどうか分からないもの）</w:t>
      </w:r>
    </w:p>
    <w:p w14:paraId="21312A8E" w14:textId="5538AEEB" w:rsidR="008C6347" w:rsidRPr="00DD78D5" w:rsidRDefault="00820A35" w:rsidP="00853BD9">
      <w:pPr>
        <w:pStyle w:val="a7"/>
        <w:numPr>
          <w:ilvl w:val="0"/>
          <w:numId w:val="4"/>
        </w:numPr>
        <w:ind w:leftChars="0" w:firstLine="6"/>
      </w:pPr>
      <w:r w:rsidRPr="00820A35">
        <w:rPr>
          <w:rFonts w:hint="eastAsia"/>
        </w:rPr>
        <w:t>【</w:t>
      </w:r>
      <w:r w:rsidRPr="00820A35">
        <w:rPr>
          <w:rFonts w:hint="eastAsia"/>
        </w:rPr>
        <w:t>Y16</w:t>
      </w:r>
      <w:r w:rsidRPr="00820A35">
        <w:t>Q3</w:t>
      </w:r>
      <w:r>
        <w:t>_8</w:t>
      </w:r>
      <w:r w:rsidRPr="00820A35">
        <w:rPr>
          <w:rFonts w:hint="eastAsia"/>
        </w:rPr>
        <w:t>】</w:t>
      </w:r>
      <w:r w:rsidR="008C6347" w:rsidRPr="00DD78D5">
        <w:rPr>
          <w:rFonts w:hint="eastAsia"/>
        </w:rPr>
        <w:t>葉巻</w:t>
      </w:r>
    </w:p>
    <w:p w14:paraId="763A53B0" w14:textId="3204D46B" w:rsidR="008C6347" w:rsidRPr="00DD78D5" w:rsidRDefault="00820A35" w:rsidP="00853BD9">
      <w:pPr>
        <w:pStyle w:val="a7"/>
        <w:numPr>
          <w:ilvl w:val="0"/>
          <w:numId w:val="4"/>
        </w:numPr>
        <w:ind w:leftChars="0" w:firstLine="6"/>
      </w:pPr>
      <w:r w:rsidRPr="00820A35">
        <w:rPr>
          <w:rFonts w:hint="eastAsia"/>
        </w:rPr>
        <w:t>【</w:t>
      </w:r>
      <w:r w:rsidRPr="00820A35">
        <w:rPr>
          <w:rFonts w:hint="eastAsia"/>
        </w:rPr>
        <w:t>Y16</w:t>
      </w:r>
      <w:r w:rsidRPr="00820A35">
        <w:t>Q3</w:t>
      </w:r>
      <w:r>
        <w:t>_9</w:t>
      </w:r>
      <w:r w:rsidRPr="00820A35">
        <w:rPr>
          <w:rFonts w:hint="eastAsia"/>
        </w:rPr>
        <w:t>】</w:t>
      </w:r>
      <w:r w:rsidR="008C6347" w:rsidRPr="00DD78D5">
        <w:rPr>
          <w:rFonts w:hint="eastAsia"/>
        </w:rPr>
        <w:t>パイプ</w:t>
      </w:r>
    </w:p>
    <w:p w14:paraId="36A9796E" w14:textId="41105F53" w:rsidR="008C6347" w:rsidRPr="00DD78D5" w:rsidRDefault="00820A35" w:rsidP="00853BD9">
      <w:pPr>
        <w:pStyle w:val="a7"/>
        <w:numPr>
          <w:ilvl w:val="0"/>
          <w:numId w:val="4"/>
        </w:numPr>
        <w:ind w:leftChars="0" w:firstLine="6"/>
      </w:pPr>
      <w:r w:rsidRPr="00820A35">
        <w:rPr>
          <w:rFonts w:hint="eastAsia"/>
        </w:rPr>
        <w:t>【</w:t>
      </w:r>
      <w:r w:rsidRPr="00820A35">
        <w:rPr>
          <w:rFonts w:hint="eastAsia"/>
        </w:rPr>
        <w:t>Y16</w:t>
      </w:r>
      <w:r w:rsidRPr="00820A35">
        <w:t>Q3</w:t>
      </w:r>
      <w:r>
        <w:t>_10</w:t>
      </w:r>
      <w:r w:rsidRPr="00820A35">
        <w:rPr>
          <w:rFonts w:hint="eastAsia"/>
        </w:rPr>
        <w:t>】</w:t>
      </w:r>
      <w:r w:rsidR="008C6347" w:rsidRPr="00DD78D5">
        <w:rPr>
          <w:rFonts w:hint="eastAsia"/>
        </w:rPr>
        <w:t>煙管（キセル）</w:t>
      </w:r>
    </w:p>
    <w:p w14:paraId="1EA4396B" w14:textId="2C25BE4F" w:rsidR="008C6347" w:rsidRPr="00DD78D5" w:rsidRDefault="00820A35" w:rsidP="00853BD9">
      <w:pPr>
        <w:pStyle w:val="a7"/>
        <w:numPr>
          <w:ilvl w:val="0"/>
          <w:numId w:val="4"/>
        </w:numPr>
        <w:ind w:leftChars="0" w:firstLine="6"/>
      </w:pPr>
      <w:r w:rsidRPr="00820A35">
        <w:rPr>
          <w:rFonts w:hint="eastAsia"/>
        </w:rPr>
        <w:t>【</w:t>
      </w:r>
      <w:r w:rsidRPr="00820A35">
        <w:rPr>
          <w:rFonts w:hint="eastAsia"/>
        </w:rPr>
        <w:t>Y16</w:t>
      </w:r>
      <w:r w:rsidRPr="00820A35">
        <w:t>Q3_1</w:t>
      </w:r>
      <w:r>
        <w:t>1</w:t>
      </w:r>
      <w:r w:rsidRPr="00820A35">
        <w:rPr>
          <w:rFonts w:hint="eastAsia"/>
        </w:rPr>
        <w:t>】</w:t>
      </w:r>
      <w:r w:rsidR="008C6347" w:rsidRPr="00DD78D5">
        <w:rPr>
          <w:rFonts w:hint="eastAsia"/>
        </w:rPr>
        <w:t>噛みタバコ</w:t>
      </w:r>
    </w:p>
    <w:p w14:paraId="1D3B8A27" w14:textId="3F02974B" w:rsidR="008C6347" w:rsidRDefault="00820A35" w:rsidP="00853BD9">
      <w:pPr>
        <w:pStyle w:val="a7"/>
        <w:numPr>
          <w:ilvl w:val="0"/>
          <w:numId w:val="4"/>
        </w:numPr>
        <w:ind w:leftChars="0" w:firstLine="6"/>
      </w:pPr>
      <w:r w:rsidRPr="00820A35">
        <w:rPr>
          <w:rFonts w:hint="eastAsia"/>
        </w:rPr>
        <w:t>【</w:t>
      </w:r>
      <w:r w:rsidRPr="00820A35">
        <w:rPr>
          <w:rFonts w:hint="eastAsia"/>
        </w:rPr>
        <w:t>Y16</w:t>
      </w:r>
      <w:r w:rsidRPr="00820A35">
        <w:t>Q3_1</w:t>
      </w:r>
      <w:r>
        <w:t>2</w:t>
      </w:r>
      <w:r w:rsidRPr="00820A35">
        <w:rPr>
          <w:rFonts w:hint="eastAsia"/>
        </w:rPr>
        <w:t>】</w:t>
      </w:r>
      <w:r w:rsidR="008C6347" w:rsidRPr="00DD78D5">
        <w:rPr>
          <w:rFonts w:hint="eastAsia"/>
        </w:rPr>
        <w:t>スヌース等の嗅ぎタバコ</w:t>
      </w:r>
    </w:p>
    <w:p w14:paraId="102FAA33" w14:textId="6172F3BB" w:rsidR="008C6347" w:rsidRPr="00DD78D5" w:rsidRDefault="00820A35" w:rsidP="00853BD9">
      <w:pPr>
        <w:pStyle w:val="a7"/>
        <w:numPr>
          <w:ilvl w:val="0"/>
          <w:numId w:val="4"/>
        </w:numPr>
        <w:ind w:leftChars="0" w:firstLine="6"/>
      </w:pPr>
      <w:r w:rsidRPr="00820A35">
        <w:rPr>
          <w:rFonts w:hint="eastAsia"/>
        </w:rPr>
        <w:t>【</w:t>
      </w:r>
      <w:r w:rsidRPr="00820A35">
        <w:rPr>
          <w:rFonts w:hint="eastAsia"/>
        </w:rPr>
        <w:t>Y16</w:t>
      </w:r>
      <w:r w:rsidRPr="00820A35">
        <w:t>Q3_1</w:t>
      </w:r>
      <w:r>
        <w:t>3</w:t>
      </w:r>
      <w:r w:rsidRPr="00820A35">
        <w:rPr>
          <w:rFonts w:hint="eastAsia"/>
        </w:rPr>
        <w:t>】</w:t>
      </w:r>
      <w:r w:rsidR="008C6347">
        <w:rPr>
          <w:rFonts w:hint="eastAsia"/>
        </w:rPr>
        <w:t>水タバコ</w:t>
      </w:r>
    </w:p>
    <w:p w14:paraId="0FA12A91" w14:textId="77777777" w:rsidR="006F45A0" w:rsidRPr="0012316F" w:rsidRDefault="006F45A0" w:rsidP="006D6FE2">
      <w:pPr>
        <w:pStyle w:val="a7"/>
        <w:ind w:leftChars="0" w:left="426"/>
      </w:pPr>
      <w:r w:rsidRPr="0012316F">
        <w:rPr>
          <w:rFonts w:hint="eastAsia"/>
        </w:rPr>
        <w:t>選択肢</w:t>
      </w:r>
    </w:p>
    <w:p w14:paraId="34EAAD75" w14:textId="77777777" w:rsidR="006F45A0" w:rsidRPr="0012316F" w:rsidRDefault="00CD1856" w:rsidP="00853BD9">
      <w:pPr>
        <w:pStyle w:val="a7"/>
        <w:numPr>
          <w:ilvl w:val="0"/>
          <w:numId w:val="9"/>
        </w:numPr>
        <w:ind w:leftChars="0"/>
      </w:pPr>
      <w:r w:rsidRPr="0012316F">
        <w:rPr>
          <w:rFonts w:hint="eastAsia"/>
        </w:rPr>
        <w:t>全く使わなかった</w:t>
      </w:r>
    </w:p>
    <w:p w14:paraId="2A0D1E7F" w14:textId="77777777" w:rsidR="00C30061" w:rsidRPr="0012316F" w:rsidRDefault="003C323D" w:rsidP="00853BD9">
      <w:pPr>
        <w:pStyle w:val="a7"/>
        <w:numPr>
          <w:ilvl w:val="0"/>
          <w:numId w:val="9"/>
        </w:numPr>
        <w:ind w:leftChars="0"/>
      </w:pPr>
      <w:r w:rsidRPr="003C323D">
        <w:rPr>
          <w:rFonts w:hint="eastAsia"/>
        </w:rPr>
        <w:t>最近</w:t>
      </w:r>
      <w:r w:rsidRPr="003C323D">
        <w:rPr>
          <w:rFonts w:hint="eastAsia"/>
        </w:rPr>
        <w:t>1</w:t>
      </w:r>
      <w:r w:rsidR="004D31A8">
        <w:rPr>
          <w:rFonts w:hint="eastAsia"/>
        </w:rPr>
        <w:t>年</w:t>
      </w:r>
      <w:r w:rsidRPr="003C323D">
        <w:rPr>
          <w:rFonts w:hint="eastAsia"/>
        </w:rPr>
        <w:t>間に</w:t>
      </w:r>
      <w:r w:rsidRPr="003C323D">
        <w:rPr>
          <w:rFonts w:hint="eastAsia"/>
        </w:rPr>
        <w:t>1</w:t>
      </w:r>
      <w:r w:rsidRPr="003C323D">
        <w:rPr>
          <w:rFonts w:hint="eastAsia"/>
        </w:rPr>
        <w:t>回以上使ったが、習慣的には使わなかった</w:t>
      </w:r>
    </w:p>
    <w:p w14:paraId="5457C26E" w14:textId="77777777" w:rsidR="00C30061" w:rsidRPr="0012316F" w:rsidRDefault="00C30061" w:rsidP="00853BD9">
      <w:pPr>
        <w:pStyle w:val="a7"/>
        <w:numPr>
          <w:ilvl w:val="0"/>
          <w:numId w:val="9"/>
        </w:numPr>
        <w:ind w:leftChars="0"/>
      </w:pPr>
      <w:r w:rsidRPr="0012316F">
        <w:rPr>
          <w:rFonts w:hint="eastAsia"/>
        </w:rPr>
        <w:t>習慣的に使った</w:t>
      </w:r>
      <w:r w:rsidR="003C323D" w:rsidRPr="0012316F">
        <w:rPr>
          <w:rFonts w:hint="eastAsia"/>
        </w:rPr>
        <w:t>（ときどき使っていた）</w:t>
      </w:r>
      <w:r w:rsidR="00C555AC" w:rsidRPr="0012316F">
        <w:fldChar w:fldCharType="begin"/>
      </w:r>
      <w:r w:rsidR="00DE2B9F" w:rsidRPr="0012316F">
        <w:instrText xml:space="preserve"> ADDIN EN.CITE &lt;EndNote&gt;&lt;Cite&gt;&lt;Author&gt;Brose&lt;/Author&gt;&lt;Year&gt;2015&lt;/Year&gt;&lt;RecNum&gt;3080&lt;/RecNum&gt;&lt;DisplayText&gt;[1]&lt;/DisplayText&gt;&lt;record&gt;&lt;rec-number&gt;3080&lt;/rec-number&gt;&lt;foreign-keys&gt;&lt;key app="EN" db-id="22ptzzx0h2520aex2dlxeef399vaepspfrv5"&gt;3080&lt;/key&gt;&lt;/foreign-keys&gt;&lt;ref-type name="Journal Article"&gt;17&lt;/ref-type&gt;&lt;contributors&gt;&lt;authors&gt;&lt;author&gt;Brose, L. S.&lt;/author&gt;&lt;author&gt;Hitchman, S. C.&lt;/author&gt;&lt;author&gt;Brown, J.&lt;/author&gt;&lt;author&gt;West, R.&lt;/author&gt;&lt;author&gt;McNeill, A.&lt;/author&gt;&lt;/authors&gt;&lt;/contributors&gt;&lt;auth-address&gt;Department of Addictions, UK Centre for Tobacco and Alcohol Studies (UKCTAS), Institute of Psychiatry, Psychology and Neuroscience, King&amp;apos;s College London, London, UK.&amp;#xD;Health Behaviour Research Centre, University College London, London, UK.&lt;/auth-address&gt;&lt;titles&gt;&lt;title&gt;Is the use of electronic cigarettes while smoking associated with smoking cessation attempts, cessation and reduced cigarette consumption? A survey with a 1-year follow-up&lt;/title&gt;&lt;secondary-title&gt;Addiction&lt;/secondary-title&gt;&lt;alt-title&gt;Addiction&lt;/alt-title&gt;&lt;/titles&gt;&lt;periodical&gt;&lt;full-title&gt;Addiction&lt;/full-title&gt;&lt;abbr-1&gt;Addiction&lt;/abbr-1&gt;&lt;abbr-2&gt;Addiction&lt;/abbr-2&gt;&lt;/periodical&gt;&lt;alt-periodical&gt;&lt;full-title&gt;Addiction&lt;/full-title&gt;&lt;abbr-1&gt;Addiction&lt;/abbr-1&gt;&lt;abbr-2&gt;Addiction&lt;/abbr-2&gt;&lt;/alt-periodical&gt;&lt;pages&gt;1160-8&lt;/pages&gt;&lt;volume&gt;110&lt;/volume&gt;&lt;number&gt;7&lt;/number&gt;&lt;dates&gt;&lt;year&gt;2015&lt;/year&gt;&lt;pub-dates&gt;&lt;date&gt;Jul&lt;/date&gt;&lt;/pub-dates&gt;&lt;/dates&gt;&lt;isbn&gt;1360-0443 (Electronic)&amp;#xD;0965-2140 (Linking)&lt;/isbn&gt;&lt;accession-num&gt;25900312&lt;/accession-num&gt;&lt;urls&gt;&lt;related-urls&gt;&lt;url&gt;http://www.ncbi.nlm.nih.gov/pubmed/25900312&lt;/url&gt;&lt;url&gt;http://onlinelibrary.wiley.com/store/10.1111/add.12917/asset/add12917.pdf?v=1&amp;amp;t=ihr7e9r4&amp;amp;s=729b2e4ca19d9423d68ddc43a3afe3fb5e615743&lt;/url&gt;&lt;/related-urls&gt;&lt;/urls&gt;&lt;electronic-resource-num&gt;10.1111/add</w:instrText>
      </w:r>
      <w:r w:rsidR="00DE2B9F" w:rsidRPr="0012316F">
        <w:rPr>
          <w:rFonts w:hint="eastAsia"/>
        </w:rPr>
        <w:instrText>.12917&lt;/electronic-resource-num&gt;&lt;research-notes&gt;&lt;style face="normal" font="default" charset="128" size="100%"&gt;</w:instrText>
      </w:r>
      <w:r w:rsidR="00DE2B9F" w:rsidRPr="0012316F">
        <w:rPr>
          <w:rFonts w:hint="eastAsia"/>
        </w:rPr>
        <w:instrText>電子タバコが禁煙に効果あるか？</w:instrText>
      </w:r>
      <w:r w:rsidR="00DE2B9F" w:rsidRPr="0012316F">
        <w:rPr>
          <w:rFonts w:hint="eastAsia"/>
        </w:rPr>
        <w:instrText>1</w:instrText>
      </w:r>
      <w:r w:rsidR="00DE2B9F" w:rsidRPr="0012316F">
        <w:rPr>
          <w:rFonts w:hint="eastAsia"/>
        </w:rPr>
        <w:instrText>年追跡調査</w:instrText>
      </w:r>
      <w:r w:rsidR="00DE2B9F" w:rsidRPr="0012316F">
        <w:rPr>
          <w:rFonts w:hint="eastAsia"/>
        </w:rPr>
        <w:instrText>&lt;/style&gt;&lt;/research-notes&gt;&lt;/record&gt;&lt;/Cite&gt;&lt;/EndNote&gt;</w:instrText>
      </w:r>
      <w:r w:rsidR="00C555AC" w:rsidRPr="0012316F">
        <w:fldChar w:fldCharType="separate"/>
      </w:r>
      <w:r w:rsidR="00DE2B9F" w:rsidRPr="0012316F">
        <w:rPr>
          <w:noProof/>
        </w:rPr>
        <w:t>[</w:t>
      </w:r>
      <w:hyperlink w:anchor="_ENREF_1" w:tooltip="Brose, 2015 #3080" w:history="1">
        <w:r w:rsidR="00730EF5" w:rsidRPr="0012316F">
          <w:rPr>
            <w:noProof/>
          </w:rPr>
          <w:t>1</w:t>
        </w:r>
      </w:hyperlink>
      <w:r w:rsidR="00DE2B9F" w:rsidRPr="0012316F">
        <w:rPr>
          <w:noProof/>
        </w:rPr>
        <w:t>]</w:t>
      </w:r>
      <w:r w:rsidR="00C555AC" w:rsidRPr="0012316F">
        <w:fldChar w:fldCharType="end"/>
      </w:r>
    </w:p>
    <w:p w14:paraId="45CADD10" w14:textId="77777777" w:rsidR="00C30061" w:rsidRPr="0012316F" w:rsidRDefault="00C30061" w:rsidP="00853BD9">
      <w:pPr>
        <w:pStyle w:val="a7"/>
        <w:numPr>
          <w:ilvl w:val="0"/>
          <w:numId w:val="9"/>
        </w:numPr>
        <w:ind w:leftChars="0"/>
      </w:pPr>
      <w:r w:rsidRPr="0012316F">
        <w:rPr>
          <w:rFonts w:hint="eastAsia"/>
        </w:rPr>
        <w:t>習慣的に使った</w:t>
      </w:r>
      <w:r w:rsidR="003C323D" w:rsidRPr="0012316F">
        <w:rPr>
          <w:rFonts w:hint="eastAsia"/>
        </w:rPr>
        <w:t>（ほとんど毎日使っていた</w:t>
      </w:r>
      <w:r w:rsidRPr="0012316F">
        <w:rPr>
          <w:rFonts w:hint="eastAsia"/>
        </w:rPr>
        <w:t>）</w:t>
      </w:r>
      <w:r w:rsidR="00C555AC" w:rsidRPr="0012316F">
        <w:fldChar w:fldCharType="begin"/>
      </w:r>
      <w:r w:rsidR="00DE2B9F" w:rsidRPr="0012316F">
        <w:instrText xml:space="preserve"> ADDIN EN.CITE &lt;EndNote&gt;&lt;Cite&gt;&lt;Author&gt;Brose&lt;/Author&gt;&lt;Year&gt;2015&lt;/Year&gt;&lt;RecNum&gt;3080&lt;/RecNum&gt;&lt;DisplayText&gt;[1]&lt;/DisplayText&gt;&lt;record&gt;&lt;rec-number&gt;3080&lt;/rec-number&gt;&lt;foreign-keys&gt;&lt;key app="EN" db-id="22ptzzx0h2520aex2dlxeef399vaepspfrv5"&gt;3080&lt;/key&gt;&lt;/foreign-keys&gt;&lt;ref-type name="Journal Article"&gt;17&lt;/ref-type&gt;&lt;contributors&gt;&lt;authors&gt;&lt;author&gt;Brose, L. S.&lt;/author&gt;&lt;author&gt;Hitchman, S. C.&lt;/author&gt;&lt;author&gt;Brown, J.&lt;/author&gt;&lt;author&gt;West, R.&lt;/author&gt;&lt;author&gt;McNeill, A.&lt;/author&gt;&lt;/authors&gt;&lt;/contributors&gt;&lt;auth-address&gt;Department of Addictions, UK Centre for Tobacco and Alcohol Studies (UKCTAS), Institute of Psychiatry, Psychology and Neuroscience, King&amp;apos;s College London, London, UK.&amp;#xD;Health Behaviour Research Centre, University College London, London, UK.&lt;/auth-address&gt;&lt;titles&gt;&lt;title&gt;Is the use of electronic cigarettes while smoking associated with smoking cessation attempts, cessation and reduced cigarette consumption? A survey with a 1-year follow-up&lt;/title&gt;&lt;secondary-title&gt;Addiction&lt;/secondary-title&gt;&lt;alt-title&gt;Addiction&lt;/alt-title&gt;&lt;/titles&gt;&lt;periodical&gt;&lt;full-title&gt;Addiction&lt;/full-title&gt;&lt;abbr-1&gt;Addiction&lt;/abbr-1&gt;&lt;abbr-2&gt;Addiction&lt;/abbr-2&gt;&lt;/periodical&gt;&lt;alt-periodical&gt;&lt;full-title&gt;Addiction&lt;/full-title&gt;&lt;abbr-1&gt;Addiction&lt;/abbr-1&gt;&lt;abbr-2&gt;Addiction&lt;/abbr-2&gt;&lt;/alt-periodical&gt;&lt;pages&gt;1160-8&lt;/pages&gt;&lt;volume&gt;110&lt;/volume&gt;&lt;number&gt;7&lt;/number&gt;&lt;dates&gt;&lt;year&gt;2015&lt;/year&gt;&lt;pub-dates&gt;&lt;date&gt;Jul&lt;/date&gt;&lt;/pub-dates&gt;&lt;/dates&gt;&lt;isbn&gt;1360-0443 (Electronic)&amp;#xD;0965-2140 (Linking)&lt;/isbn&gt;&lt;accession-num&gt;25900312&lt;/accession-num&gt;&lt;urls&gt;&lt;related-urls&gt;&lt;url&gt;http://www.ncbi.nlm.nih.gov/pubmed/25900312&lt;/url&gt;&lt;url&gt;http://onlinelibrary.wiley.com/store/10.1111/add.12917/asset/add12917.pdf?v=1&amp;amp;t=ihr7e9r4&amp;amp;s=729b2e4ca19d9423d68ddc43a3afe3fb5e615743&lt;/url&gt;&lt;/related-urls&gt;&lt;/urls&gt;&lt;electronic-resource-num&gt;10.1111/add</w:instrText>
      </w:r>
      <w:r w:rsidR="00DE2B9F" w:rsidRPr="0012316F">
        <w:rPr>
          <w:rFonts w:hint="eastAsia"/>
        </w:rPr>
        <w:instrText>.12917&lt;/electronic-resource-num&gt;&lt;research-notes&gt;&lt;style face="normal" font="default" charset="128" size="100%"&gt;</w:instrText>
      </w:r>
      <w:r w:rsidR="00DE2B9F" w:rsidRPr="0012316F">
        <w:rPr>
          <w:rFonts w:hint="eastAsia"/>
        </w:rPr>
        <w:instrText>電子タバコが禁煙に効果あるか？</w:instrText>
      </w:r>
      <w:r w:rsidR="00DE2B9F" w:rsidRPr="0012316F">
        <w:rPr>
          <w:rFonts w:hint="eastAsia"/>
        </w:rPr>
        <w:instrText>1</w:instrText>
      </w:r>
      <w:r w:rsidR="00DE2B9F" w:rsidRPr="0012316F">
        <w:rPr>
          <w:rFonts w:hint="eastAsia"/>
        </w:rPr>
        <w:instrText>年追跡調査</w:instrText>
      </w:r>
      <w:r w:rsidR="00DE2B9F" w:rsidRPr="0012316F">
        <w:rPr>
          <w:rFonts w:hint="eastAsia"/>
        </w:rPr>
        <w:instrText>&lt;/style&gt;&lt;/research-notes&gt;&lt;/record&gt;&lt;/Cite&gt;&lt;/EndNote&gt;</w:instrText>
      </w:r>
      <w:r w:rsidR="00C555AC" w:rsidRPr="0012316F">
        <w:fldChar w:fldCharType="separate"/>
      </w:r>
      <w:r w:rsidR="00DE2B9F" w:rsidRPr="0012316F">
        <w:rPr>
          <w:noProof/>
        </w:rPr>
        <w:t>[</w:t>
      </w:r>
      <w:hyperlink w:anchor="_ENREF_1" w:tooltip="Brose, 2015 #3080" w:history="1">
        <w:r w:rsidR="00730EF5" w:rsidRPr="0012316F">
          <w:rPr>
            <w:noProof/>
          </w:rPr>
          <w:t>1</w:t>
        </w:r>
      </w:hyperlink>
      <w:r w:rsidR="00DE2B9F" w:rsidRPr="0012316F">
        <w:rPr>
          <w:noProof/>
        </w:rPr>
        <w:t>]</w:t>
      </w:r>
      <w:r w:rsidR="00C555AC" w:rsidRPr="0012316F">
        <w:fldChar w:fldCharType="end"/>
      </w:r>
    </w:p>
    <w:p w14:paraId="128F8642" w14:textId="77777777" w:rsidR="006F45A0" w:rsidRPr="0055036A" w:rsidRDefault="006F45A0" w:rsidP="00C30061">
      <w:pPr>
        <w:pStyle w:val="a7"/>
        <w:ind w:leftChars="0" w:left="426"/>
      </w:pPr>
    </w:p>
    <w:p w14:paraId="271E447B" w14:textId="77777777" w:rsidR="006D6FE2" w:rsidRDefault="000A7EF8" w:rsidP="00D8647A">
      <w:r w:rsidRPr="0055036A">
        <w:rPr>
          <w:rFonts w:hint="eastAsia"/>
        </w:rPr>
        <w:t>(</w:t>
      </w:r>
      <w:r w:rsidR="00730EF5">
        <w:rPr>
          <w:rFonts w:hint="eastAsia"/>
        </w:rPr>
        <w:t>4</w:t>
      </w:r>
      <w:r w:rsidRPr="0055036A">
        <w:rPr>
          <w:rFonts w:hint="eastAsia"/>
        </w:rPr>
        <w:t xml:space="preserve">) </w:t>
      </w:r>
      <w:r w:rsidRPr="0055036A">
        <w:rPr>
          <w:rFonts w:hint="eastAsia"/>
        </w:rPr>
        <w:t>上記</w:t>
      </w:r>
      <w:r w:rsidRPr="0055036A">
        <w:rPr>
          <w:rFonts w:hint="eastAsia"/>
        </w:rPr>
        <w:t>(</w:t>
      </w:r>
      <w:r w:rsidR="00730EF5">
        <w:rPr>
          <w:rFonts w:hint="eastAsia"/>
        </w:rPr>
        <w:t>3</w:t>
      </w:r>
      <w:r w:rsidRPr="0055036A">
        <w:rPr>
          <w:rFonts w:hint="eastAsia"/>
        </w:rPr>
        <w:t>)</w:t>
      </w:r>
      <w:r w:rsidRPr="0055036A">
        <w:rPr>
          <w:rFonts w:hint="eastAsia"/>
        </w:rPr>
        <w:t>で</w:t>
      </w:r>
      <w:r w:rsidR="006D6FE2" w:rsidRPr="0055036A">
        <w:rPr>
          <w:rFonts w:hint="eastAsia"/>
        </w:rPr>
        <w:t>2</w:t>
      </w:r>
      <w:r w:rsidR="00C30061" w:rsidRPr="0055036A">
        <w:rPr>
          <w:rFonts w:hint="eastAsia"/>
        </w:rPr>
        <w:t>-4</w:t>
      </w:r>
      <w:r w:rsidR="006D6FE2" w:rsidRPr="0055036A">
        <w:rPr>
          <w:rFonts w:hint="eastAsia"/>
        </w:rPr>
        <w:t>と回答した者に、「直近</w:t>
      </w:r>
      <w:r w:rsidR="006D6FE2" w:rsidRPr="0055036A">
        <w:rPr>
          <w:rFonts w:hint="eastAsia"/>
        </w:rPr>
        <w:t>30</w:t>
      </w:r>
      <w:r w:rsidR="006D6FE2" w:rsidRPr="0055036A">
        <w:rPr>
          <w:rFonts w:hint="eastAsia"/>
        </w:rPr>
        <w:t>日以内に使いましたか？」</w:t>
      </w:r>
      <w:r w:rsidR="0055036A" w:rsidRPr="0055036A">
        <w:rPr>
          <w:rFonts w:hint="eastAsia"/>
        </w:rPr>
        <w:t>「はい」「いいえ」</w:t>
      </w:r>
    </w:p>
    <w:p w14:paraId="2A551407" w14:textId="3A5DB756" w:rsidR="00C537EB" w:rsidRPr="00DD78D5" w:rsidRDefault="00C537EB" w:rsidP="00853BD9">
      <w:pPr>
        <w:pStyle w:val="a7"/>
        <w:numPr>
          <w:ilvl w:val="0"/>
          <w:numId w:val="11"/>
        </w:numPr>
        <w:ind w:leftChars="0"/>
      </w:pPr>
      <w:r w:rsidRPr="00820A35">
        <w:rPr>
          <w:rFonts w:hint="eastAsia"/>
        </w:rPr>
        <w:t>【</w:t>
      </w:r>
      <w:r w:rsidRPr="00820A35">
        <w:rPr>
          <w:rFonts w:hint="eastAsia"/>
        </w:rPr>
        <w:t>Y16</w:t>
      </w:r>
      <w:r w:rsidRPr="00820A35">
        <w:t>Q</w:t>
      </w:r>
      <w:r>
        <w:t>4</w:t>
      </w:r>
      <w:r w:rsidRPr="00820A35">
        <w:t>_1</w:t>
      </w:r>
      <w:r w:rsidRPr="00820A35">
        <w:rPr>
          <w:rFonts w:hint="eastAsia"/>
        </w:rPr>
        <w:t>】</w:t>
      </w:r>
      <w:r w:rsidRPr="00DD78D5">
        <w:rPr>
          <w:rFonts w:hint="eastAsia"/>
        </w:rPr>
        <w:t>紙巻きタバコ</w:t>
      </w:r>
    </w:p>
    <w:p w14:paraId="1CEE07B1" w14:textId="5218EFF2" w:rsidR="00C537EB" w:rsidRPr="00DD78D5" w:rsidRDefault="00C537EB" w:rsidP="00853BD9">
      <w:pPr>
        <w:pStyle w:val="a7"/>
        <w:numPr>
          <w:ilvl w:val="0"/>
          <w:numId w:val="11"/>
        </w:numPr>
        <w:ind w:leftChars="0"/>
      </w:pPr>
      <w:r w:rsidRPr="00820A35">
        <w:rPr>
          <w:rFonts w:hint="eastAsia"/>
        </w:rPr>
        <w:t>【</w:t>
      </w:r>
      <w:r w:rsidRPr="00820A35">
        <w:rPr>
          <w:rFonts w:hint="eastAsia"/>
        </w:rPr>
        <w:t>Y16</w:t>
      </w:r>
      <w:r w:rsidRPr="00820A35">
        <w:t>Q</w:t>
      </w:r>
      <w:r>
        <w:t>4</w:t>
      </w:r>
      <w:r>
        <w:t>_2</w:t>
      </w:r>
      <w:r w:rsidRPr="00820A35">
        <w:rPr>
          <w:rFonts w:hint="eastAsia"/>
        </w:rPr>
        <w:t>】</w:t>
      </w:r>
      <w:r w:rsidRPr="00DD78D5">
        <w:rPr>
          <w:rFonts w:hint="eastAsia"/>
        </w:rPr>
        <w:t>手巻きタバコ（キットなどを用いて、自分で巻いて紙巻きタバコを作るもの）</w:t>
      </w:r>
    </w:p>
    <w:p w14:paraId="72A9DF26" w14:textId="785B2AFE" w:rsidR="00C537EB" w:rsidRPr="00DD78D5" w:rsidRDefault="00C537EB" w:rsidP="00853BD9">
      <w:pPr>
        <w:pStyle w:val="a7"/>
        <w:numPr>
          <w:ilvl w:val="0"/>
          <w:numId w:val="11"/>
        </w:numPr>
        <w:ind w:leftChars="0"/>
      </w:pPr>
      <w:r w:rsidRPr="00820A35">
        <w:rPr>
          <w:rFonts w:hint="eastAsia"/>
        </w:rPr>
        <w:t>【</w:t>
      </w:r>
      <w:r w:rsidRPr="00820A35">
        <w:rPr>
          <w:rFonts w:hint="eastAsia"/>
        </w:rPr>
        <w:t>Y16</w:t>
      </w:r>
      <w:r w:rsidRPr="00820A35">
        <w:t>Q</w:t>
      </w:r>
      <w:r>
        <w:t>4</w:t>
      </w:r>
      <w:r>
        <w:t>_3</w:t>
      </w:r>
      <w:r w:rsidRPr="00820A35">
        <w:rPr>
          <w:rFonts w:hint="eastAsia"/>
        </w:rPr>
        <w:t>】</w:t>
      </w:r>
      <w:r w:rsidRPr="00DD78D5">
        <w:rPr>
          <w:rFonts w:hint="eastAsia"/>
        </w:rPr>
        <w:t>Ploom</w:t>
      </w:r>
      <w:r w:rsidRPr="00DD78D5">
        <w:rPr>
          <w:rFonts w:hint="eastAsia"/>
        </w:rPr>
        <w:t>（プルーム）</w:t>
      </w:r>
    </w:p>
    <w:p w14:paraId="79E2AA70" w14:textId="3528FE11" w:rsidR="00C537EB" w:rsidRPr="00DD78D5" w:rsidRDefault="00C537EB" w:rsidP="00853BD9">
      <w:pPr>
        <w:pStyle w:val="a7"/>
        <w:numPr>
          <w:ilvl w:val="0"/>
          <w:numId w:val="11"/>
        </w:numPr>
        <w:ind w:leftChars="0"/>
      </w:pPr>
      <w:r w:rsidRPr="00820A35">
        <w:rPr>
          <w:rFonts w:hint="eastAsia"/>
        </w:rPr>
        <w:t>【</w:t>
      </w:r>
      <w:r w:rsidRPr="00820A35">
        <w:rPr>
          <w:rFonts w:hint="eastAsia"/>
        </w:rPr>
        <w:t>Y16</w:t>
      </w:r>
      <w:r w:rsidRPr="00820A35">
        <w:t>Q</w:t>
      </w:r>
      <w:r>
        <w:t>4</w:t>
      </w:r>
      <w:r>
        <w:t>_4</w:t>
      </w:r>
      <w:r w:rsidRPr="00820A35">
        <w:rPr>
          <w:rFonts w:hint="eastAsia"/>
        </w:rPr>
        <w:t>】</w:t>
      </w:r>
      <w:r w:rsidRPr="00DD78D5">
        <w:rPr>
          <w:rFonts w:hint="eastAsia"/>
        </w:rPr>
        <w:t>iQOS</w:t>
      </w:r>
      <w:r w:rsidRPr="00DD78D5">
        <w:rPr>
          <w:rFonts w:hint="eastAsia"/>
        </w:rPr>
        <w:t>（アイコス）</w:t>
      </w:r>
    </w:p>
    <w:p w14:paraId="07B191C9" w14:textId="377CB54C" w:rsidR="00C537EB" w:rsidRPr="00DD78D5" w:rsidRDefault="00C537EB" w:rsidP="00853BD9">
      <w:pPr>
        <w:pStyle w:val="a7"/>
        <w:numPr>
          <w:ilvl w:val="0"/>
          <w:numId w:val="11"/>
        </w:numPr>
        <w:ind w:leftChars="0"/>
      </w:pPr>
      <w:r w:rsidRPr="00820A35">
        <w:rPr>
          <w:rFonts w:hint="eastAsia"/>
        </w:rPr>
        <w:t>【</w:t>
      </w:r>
      <w:r w:rsidRPr="00820A35">
        <w:rPr>
          <w:rFonts w:hint="eastAsia"/>
        </w:rPr>
        <w:t>Y16</w:t>
      </w:r>
      <w:r w:rsidRPr="00820A35">
        <w:t>Q</w:t>
      </w:r>
      <w:r>
        <w:t>4</w:t>
      </w:r>
      <w:r>
        <w:t>_5</w:t>
      </w:r>
      <w:r w:rsidRPr="00820A35">
        <w:rPr>
          <w:rFonts w:hint="eastAsia"/>
        </w:rPr>
        <w:t>】</w:t>
      </w:r>
      <w:r w:rsidRPr="00DD78D5">
        <w:rPr>
          <w:rFonts w:hint="eastAsia"/>
        </w:rPr>
        <w:t>電子タバコ（ニコチンを含んでいるもの）</w:t>
      </w:r>
    </w:p>
    <w:p w14:paraId="423292AD" w14:textId="7B1B2060" w:rsidR="00C537EB" w:rsidRPr="00DD78D5" w:rsidRDefault="00C537EB" w:rsidP="00853BD9">
      <w:pPr>
        <w:pStyle w:val="a7"/>
        <w:numPr>
          <w:ilvl w:val="0"/>
          <w:numId w:val="11"/>
        </w:numPr>
        <w:ind w:leftChars="0"/>
      </w:pPr>
      <w:r w:rsidRPr="00820A35">
        <w:rPr>
          <w:rFonts w:hint="eastAsia"/>
        </w:rPr>
        <w:t>【</w:t>
      </w:r>
      <w:r w:rsidRPr="00820A35">
        <w:rPr>
          <w:rFonts w:hint="eastAsia"/>
        </w:rPr>
        <w:t>Y16</w:t>
      </w:r>
      <w:r w:rsidRPr="00820A35">
        <w:t>Q</w:t>
      </w:r>
      <w:r>
        <w:t>4</w:t>
      </w:r>
      <w:r>
        <w:t>_6</w:t>
      </w:r>
      <w:r w:rsidRPr="00820A35">
        <w:rPr>
          <w:rFonts w:hint="eastAsia"/>
        </w:rPr>
        <w:t>】</w:t>
      </w:r>
      <w:r w:rsidRPr="00DD78D5">
        <w:rPr>
          <w:rFonts w:hint="eastAsia"/>
        </w:rPr>
        <w:t>電子タバコ（ニコチンを含んでいないもの）</w:t>
      </w:r>
    </w:p>
    <w:p w14:paraId="2931DBB4" w14:textId="150B17B8" w:rsidR="00C537EB" w:rsidRPr="00DD78D5" w:rsidRDefault="00C537EB" w:rsidP="00853BD9">
      <w:pPr>
        <w:pStyle w:val="a7"/>
        <w:numPr>
          <w:ilvl w:val="0"/>
          <w:numId w:val="11"/>
        </w:numPr>
        <w:ind w:leftChars="0"/>
      </w:pPr>
      <w:r w:rsidRPr="00820A35">
        <w:rPr>
          <w:rFonts w:hint="eastAsia"/>
        </w:rPr>
        <w:t>【</w:t>
      </w:r>
      <w:r w:rsidRPr="00820A35">
        <w:rPr>
          <w:rFonts w:hint="eastAsia"/>
        </w:rPr>
        <w:t>Y16</w:t>
      </w:r>
      <w:r w:rsidRPr="00820A35">
        <w:t>Q</w:t>
      </w:r>
      <w:r>
        <w:t>4</w:t>
      </w:r>
      <w:r>
        <w:t>_7</w:t>
      </w:r>
      <w:r w:rsidRPr="00820A35">
        <w:rPr>
          <w:rFonts w:hint="eastAsia"/>
        </w:rPr>
        <w:t>】</w:t>
      </w:r>
      <w:r w:rsidRPr="00DD78D5">
        <w:rPr>
          <w:rFonts w:hint="eastAsia"/>
        </w:rPr>
        <w:t>電子タバコ（ニコチンを含んでいるかどうか分からないもの）</w:t>
      </w:r>
    </w:p>
    <w:p w14:paraId="78C64E98" w14:textId="5574CE6E" w:rsidR="00C537EB" w:rsidRPr="00DD78D5" w:rsidRDefault="00C537EB" w:rsidP="00853BD9">
      <w:pPr>
        <w:pStyle w:val="a7"/>
        <w:numPr>
          <w:ilvl w:val="0"/>
          <w:numId w:val="11"/>
        </w:numPr>
        <w:ind w:leftChars="0"/>
      </w:pPr>
      <w:r w:rsidRPr="00820A35">
        <w:rPr>
          <w:rFonts w:hint="eastAsia"/>
        </w:rPr>
        <w:t>【</w:t>
      </w:r>
      <w:r w:rsidRPr="00820A35">
        <w:rPr>
          <w:rFonts w:hint="eastAsia"/>
        </w:rPr>
        <w:t>Y16</w:t>
      </w:r>
      <w:r w:rsidRPr="00820A35">
        <w:t>Q</w:t>
      </w:r>
      <w:r>
        <w:t>4</w:t>
      </w:r>
      <w:r>
        <w:t>_8</w:t>
      </w:r>
      <w:r w:rsidRPr="00820A35">
        <w:rPr>
          <w:rFonts w:hint="eastAsia"/>
        </w:rPr>
        <w:t>】</w:t>
      </w:r>
      <w:r w:rsidRPr="00DD78D5">
        <w:rPr>
          <w:rFonts w:hint="eastAsia"/>
        </w:rPr>
        <w:t>葉巻</w:t>
      </w:r>
    </w:p>
    <w:p w14:paraId="6AC224FD" w14:textId="56AD441A" w:rsidR="00C537EB" w:rsidRPr="00DD78D5" w:rsidRDefault="00C537EB" w:rsidP="00853BD9">
      <w:pPr>
        <w:pStyle w:val="a7"/>
        <w:numPr>
          <w:ilvl w:val="0"/>
          <w:numId w:val="11"/>
        </w:numPr>
        <w:ind w:leftChars="0"/>
      </w:pPr>
      <w:r w:rsidRPr="00820A35">
        <w:rPr>
          <w:rFonts w:hint="eastAsia"/>
        </w:rPr>
        <w:t>【</w:t>
      </w:r>
      <w:r w:rsidRPr="00820A35">
        <w:rPr>
          <w:rFonts w:hint="eastAsia"/>
        </w:rPr>
        <w:t>Y16</w:t>
      </w:r>
      <w:r w:rsidRPr="00820A35">
        <w:t>Q</w:t>
      </w:r>
      <w:r>
        <w:t>4</w:t>
      </w:r>
      <w:r>
        <w:t>_9</w:t>
      </w:r>
      <w:r w:rsidRPr="00820A35">
        <w:rPr>
          <w:rFonts w:hint="eastAsia"/>
        </w:rPr>
        <w:t>】</w:t>
      </w:r>
      <w:r w:rsidRPr="00DD78D5">
        <w:rPr>
          <w:rFonts w:hint="eastAsia"/>
        </w:rPr>
        <w:t>パイプ</w:t>
      </w:r>
    </w:p>
    <w:p w14:paraId="3511DCD8" w14:textId="20A05663" w:rsidR="00C537EB" w:rsidRPr="00DD78D5" w:rsidRDefault="00C537EB" w:rsidP="00853BD9">
      <w:pPr>
        <w:pStyle w:val="a7"/>
        <w:numPr>
          <w:ilvl w:val="0"/>
          <w:numId w:val="11"/>
        </w:numPr>
        <w:ind w:leftChars="0"/>
      </w:pPr>
      <w:r w:rsidRPr="00820A35">
        <w:rPr>
          <w:rFonts w:hint="eastAsia"/>
        </w:rPr>
        <w:t>【</w:t>
      </w:r>
      <w:r w:rsidRPr="00820A35">
        <w:rPr>
          <w:rFonts w:hint="eastAsia"/>
        </w:rPr>
        <w:t>Y16</w:t>
      </w:r>
      <w:r w:rsidRPr="00820A35">
        <w:t>Q</w:t>
      </w:r>
      <w:r>
        <w:t>4</w:t>
      </w:r>
      <w:r>
        <w:t>_10</w:t>
      </w:r>
      <w:r w:rsidRPr="00820A35">
        <w:rPr>
          <w:rFonts w:hint="eastAsia"/>
        </w:rPr>
        <w:t>】</w:t>
      </w:r>
      <w:r w:rsidRPr="00DD78D5">
        <w:rPr>
          <w:rFonts w:hint="eastAsia"/>
        </w:rPr>
        <w:t>煙管（キセル）</w:t>
      </w:r>
    </w:p>
    <w:p w14:paraId="095229A2" w14:textId="31858F58" w:rsidR="00C537EB" w:rsidRPr="00DD78D5" w:rsidRDefault="00C537EB" w:rsidP="00853BD9">
      <w:pPr>
        <w:pStyle w:val="a7"/>
        <w:numPr>
          <w:ilvl w:val="0"/>
          <w:numId w:val="11"/>
        </w:numPr>
        <w:ind w:leftChars="0"/>
      </w:pPr>
      <w:r w:rsidRPr="00820A35">
        <w:rPr>
          <w:rFonts w:hint="eastAsia"/>
        </w:rPr>
        <w:t>【</w:t>
      </w:r>
      <w:r w:rsidRPr="00820A35">
        <w:rPr>
          <w:rFonts w:hint="eastAsia"/>
        </w:rPr>
        <w:t>Y16</w:t>
      </w:r>
      <w:r w:rsidRPr="00820A35">
        <w:t>Q</w:t>
      </w:r>
      <w:r>
        <w:t>4</w:t>
      </w:r>
      <w:r w:rsidRPr="00820A35">
        <w:t>_1</w:t>
      </w:r>
      <w:r>
        <w:t>1</w:t>
      </w:r>
      <w:r w:rsidRPr="00820A35">
        <w:rPr>
          <w:rFonts w:hint="eastAsia"/>
        </w:rPr>
        <w:t>】</w:t>
      </w:r>
      <w:r w:rsidRPr="00DD78D5">
        <w:rPr>
          <w:rFonts w:hint="eastAsia"/>
        </w:rPr>
        <w:t>噛みタバコ</w:t>
      </w:r>
    </w:p>
    <w:p w14:paraId="3013D331" w14:textId="7E61A320" w:rsidR="00C537EB" w:rsidRDefault="00C537EB" w:rsidP="00853BD9">
      <w:pPr>
        <w:pStyle w:val="a7"/>
        <w:numPr>
          <w:ilvl w:val="0"/>
          <w:numId w:val="11"/>
        </w:numPr>
        <w:ind w:leftChars="0"/>
      </w:pPr>
      <w:r w:rsidRPr="00820A35">
        <w:rPr>
          <w:rFonts w:hint="eastAsia"/>
        </w:rPr>
        <w:t>【</w:t>
      </w:r>
      <w:r w:rsidRPr="00820A35">
        <w:rPr>
          <w:rFonts w:hint="eastAsia"/>
        </w:rPr>
        <w:t>Y16</w:t>
      </w:r>
      <w:r w:rsidRPr="00820A35">
        <w:t>Q</w:t>
      </w:r>
      <w:r>
        <w:t>4</w:t>
      </w:r>
      <w:r w:rsidRPr="00820A35">
        <w:t>_1</w:t>
      </w:r>
      <w:r>
        <w:t>2</w:t>
      </w:r>
      <w:r w:rsidRPr="00820A35">
        <w:rPr>
          <w:rFonts w:hint="eastAsia"/>
        </w:rPr>
        <w:t>】</w:t>
      </w:r>
      <w:r w:rsidRPr="00DD78D5">
        <w:rPr>
          <w:rFonts w:hint="eastAsia"/>
        </w:rPr>
        <w:t>スヌース等の嗅ぎタバコ</w:t>
      </w:r>
    </w:p>
    <w:p w14:paraId="0399C024" w14:textId="02F04351" w:rsidR="00C537EB" w:rsidRPr="00DD78D5" w:rsidRDefault="00C537EB" w:rsidP="00853BD9">
      <w:pPr>
        <w:pStyle w:val="a7"/>
        <w:numPr>
          <w:ilvl w:val="0"/>
          <w:numId w:val="11"/>
        </w:numPr>
        <w:ind w:leftChars="0"/>
      </w:pPr>
      <w:r w:rsidRPr="00820A35">
        <w:rPr>
          <w:rFonts w:hint="eastAsia"/>
        </w:rPr>
        <w:t>【</w:t>
      </w:r>
      <w:r w:rsidRPr="00820A35">
        <w:rPr>
          <w:rFonts w:hint="eastAsia"/>
        </w:rPr>
        <w:t>Y16</w:t>
      </w:r>
      <w:r w:rsidRPr="00820A35">
        <w:t>Q</w:t>
      </w:r>
      <w:r>
        <w:t>4</w:t>
      </w:r>
      <w:r w:rsidRPr="00820A35">
        <w:t>_1</w:t>
      </w:r>
      <w:r>
        <w:t>3</w:t>
      </w:r>
      <w:r w:rsidRPr="00820A35">
        <w:rPr>
          <w:rFonts w:hint="eastAsia"/>
        </w:rPr>
        <w:t>】</w:t>
      </w:r>
      <w:r>
        <w:rPr>
          <w:rFonts w:hint="eastAsia"/>
        </w:rPr>
        <w:t>水タバコ</w:t>
      </w:r>
    </w:p>
    <w:p w14:paraId="4F35E67E" w14:textId="77777777" w:rsidR="00E16083" w:rsidRPr="0055036A" w:rsidRDefault="00E16083" w:rsidP="00D8647A"/>
    <w:p w14:paraId="61D8585F" w14:textId="77777777" w:rsidR="000D5A7D" w:rsidRPr="0055036A" w:rsidRDefault="000D5A7D" w:rsidP="000D5A7D">
      <w:r w:rsidRPr="0055036A">
        <w:rPr>
          <w:rFonts w:hint="eastAsia"/>
        </w:rPr>
        <w:t>(</w:t>
      </w:r>
      <w:r w:rsidR="00730EF5">
        <w:rPr>
          <w:rFonts w:hint="eastAsia"/>
        </w:rPr>
        <w:t>5</w:t>
      </w:r>
      <w:r w:rsidRPr="0055036A">
        <w:rPr>
          <w:rFonts w:hint="eastAsia"/>
        </w:rPr>
        <w:t xml:space="preserve">) </w:t>
      </w:r>
      <w:r w:rsidR="0055036A" w:rsidRPr="0055036A">
        <w:rPr>
          <w:rFonts w:hint="eastAsia"/>
        </w:rPr>
        <w:t>上記</w:t>
      </w:r>
      <w:r w:rsidR="0055036A" w:rsidRPr="0055036A">
        <w:rPr>
          <w:rFonts w:hint="eastAsia"/>
        </w:rPr>
        <w:t>(3)</w:t>
      </w:r>
      <w:r w:rsidR="0055036A" w:rsidRPr="0055036A">
        <w:rPr>
          <w:rFonts w:hint="eastAsia"/>
        </w:rPr>
        <w:t>で「はい」の者</w:t>
      </w:r>
      <w:r w:rsidR="005B2EBB">
        <w:rPr>
          <w:rFonts w:hint="eastAsia"/>
        </w:rPr>
        <w:t>に</w:t>
      </w:r>
      <w:r w:rsidR="0055036A" w:rsidRPr="0055036A">
        <w:rPr>
          <w:rFonts w:hint="eastAsia"/>
        </w:rPr>
        <w:t>：</w:t>
      </w:r>
      <w:r w:rsidRPr="0055036A">
        <w:rPr>
          <w:rFonts w:hint="eastAsia"/>
        </w:rPr>
        <w:t>直近</w:t>
      </w:r>
      <w:r w:rsidRPr="0055036A">
        <w:rPr>
          <w:rFonts w:hint="eastAsia"/>
        </w:rPr>
        <w:t>30</w:t>
      </w:r>
      <w:r w:rsidRPr="0055036A">
        <w:rPr>
          <w:rFonts w:hint="eastAsia"/>
        </w:rPr>
        <w:t>日のうち、何日、それぞれのタバコを使いましたか。</w:t>
      </w:r>
      <w:r w:rsidR="00C555AC" w:rsidRPr="0055036A">
        <w:fldChar w:fldCharType="begin"/>
      </w:r>
      <w:r w:rsidRPr="0055036A">
        <w:instrText xml:space="preserve"> ADDIN EN.CITE &lt;EndNote&gt;&lt;Cite&gt;&lt;Author&gt;Giovenco&lt;/Author&gt;&lt;Year&gt;2014&lt;/Year&gt;&lt;RecNum&gt;2779&lt;/RecNum&gt;&lt;DisplayText&gt;[2]&lt;/DisplayText&gt;&lt;record&gt;&lt;rec-number&gt;2779&lt;/rec-number&gt;&lt;foreign-keys&gt;&lt;key app="EN" db-id="22ptzzx0h2520aex2dlxeef399vaepspfrv5"&gt;2779&lt;/key&gt;&lt;/foreign-keys&gt;&lt;ref-type name="Journal Article"&gt;17&lt;/ref-type&gt;&lt;contributors&gt;&lt;authors&gt;&lt;author&gt;Giovenco, D. P.&lt;/author&gt;&lt;author&gt;Lewis, M. J.&lt;/author&gt;&lt;author&gt;Delnevo, C. D.&lt;/author&gt;&lt;/authors&gt;&lt;/contributors&gt;&lt;auth-address&gt;Center for Tobacco Studies, Rutgers School of Public Health, Rutgers University, New Brunswick, New Jersey. Electronic address: d.giovenco@rutgers.edu.&amp;#xD;Center for Tobacco Studies, Rutgers School of Public Health, Rutgers University, New Brunswick, New Jersey.&lt;/auth-address&gt;&lt;titles&gt;&lt;title&gt;Factors associated with e-cigarette use: a national population survey of current and former smokers&lt;/title&gt;&lt;secondary-title&gt;Am J Prev Med&lt;/secondary-title&gt;&lt;alt-title&gt;American journal of preventive medicine&lt;/alt-title&gt;&lt;/titles&gt;&lt;periodical&gt;&lt;full-title&gt;American Journal of Preventive Medicine&lt;/full-title&gt;&lt;abbr-1&gt;Am. J. Prev. Med.&lt;/abbr-1&gt;&lt;abbr-2&gt;Am J Prev Med&lt;/abbr-2&gt;&lt;/periodical&gt;&lt;alt-periodical&gt;&lt;full-title&gt;American Journal of Preventive Medicine&lt;/full-title&gt;&lt;abbr-1&gt;Am. J. Prev. Med.&lt;/abbr-1&gt;&lt;abbr-2&gt;Am J Prev Med&lt;/abbr-2&gt;&lt;/alt-periodical&gt;&lt;pages&gt;476-80&lt;/pages&gt;&lt;volume&gt;47&lt;/volume&gt;&lt;number&gt;4&lt;/number&gt;&lt;dates&gt;&lt;year&gt;2014&lt;/year&gt;&lt;pub-dates&gt;&lt;date&gt;Oct&lt;/date&gt;&lt;/pub-dates&gt;&lt;/dates&gt;&lt;isbn&gt;1873-2607 (Electronic)&amp;#xD;0749-3797 (Linking)&lt;/isbn&gt;&lt;accession-num&gt;24880986&lt;/accession-num&gt;&lt;urls&gt;&lt;related-urls&gt;&lt;url&gt;http://www.ncbi.nlm.nih.gov/pubmed/24880986&lt;/url&gt;&lt;url&gt;http://www.sciencedirect.com/science/article/pii/S0749379714001743&lt;/url&gt;&lt;/related-urls&gt;&lt;/urls&gt;&lt;custom2&gt;4214213&lt;/custom2&gt;&lt;electronic-resource-num&gt;10.1016/j.amepre.2014.04.009&lt;/electronic-re</w:instrText>
      </w:r>
      <w:r w:rsidRPr="0055036A">
        <w:rPr>
          <w:rFonts w:hint="eastAsia"/>
        </w:rPr>
        <w:instrText>source-num&gt;&lt;research-notes&gt;&lt;style face="normal" font="default" charset="128" size="100%"&gt;</w:instrText>
      </w:r>
      <w:r w:rsidRPr="0055036A">
        <w:rPr>
          <w:rFonts w:hint="eastAsia"/>
        </w:rPr>
        <w:instrText>電子タバコ</w:instrText>
      </w:r>
      <w:r w:rsidRPr="0055036A">
        <w:rPr>
          <w:rFonts w:hint="eastAsia"/>
        </w:rPr>
        <w:instrText xml:space="preserve"> &lt;/style&gt;&lt;style face="normal" font="Arial" size="100%"&gt;prevalence 4% among ever smokers USA  WEB survey&lt;/style&gt;&lt;/research-notes&gt;&lt;/record&gt;&lt;/Cite&gt;&lt;/EndNote&gt;</w:instrText>
      </w:r>
      <w:r w:rsidR="00C555AC" w:rsidRPr="0055036A">
        <w:fldChar w:fldCharType="separate"/>
      </w:r>
      <w:r w:rsidRPr="0055036A">
        <w:rPr>
          <w:noProof/>
        </w:rPr>
        <w:t>[</w:t>
      </w:r>
      <w:hyperlink w:anchor="_ENREF_2" w:tooltip="Giovenco, 2014 #2779" w:history="1">
        <w:r w:rsidR="00730EF5" w:rsidRPr="0055036A">
          <w:rPr>
            <w:noProof/>
          </w:rPr>
          <w:t>2</w:t>
        </w:r>
      </w:hyperlink>
      <w:r w:rsidRPr="0055036A">
        <w:rPr>
          <w:noProof/>
        </w:rPr>
        <w:t>]</w:t>
      </w:r>
      <w:r w:rsidR="00C555AC" w:rsidRPr="0055036A">
        <w:fldChar w:fldCharType="end"/>
      </w:r>
      <w:r w:rsidRPr="0055036A">
        <w:rPr>
          <w:rFonts w:hint="eastAsia"/>
        </w:rPr>
        <w:t xml:space="preserve">　</w:t>
      </w:r>
      <w:r w:rsidRPr="0055036A">
        <w:rPr>
          <w:rFonts w:hint="eastAsia"/>
          <w:u w:val="single"/>
        </w:rPr>
        <w:t xml:space="preserve">　　　日</w:t>
      </w:r>
      <w:r w:rsidRPr="0055036A">
        <w:rPr>
          <w:rFonts w:hint="eastAsia"/>
        </w:rPr>
        <w:t>（</w:t>
      </w:r>
      <w:r w:rsidRPr="0055036A">
        <w:rPr>
          <w:rFonts w:hint="eastAsia"/>
        </w:rPr>
        <w:t>0-30</w:t>
      </w:r>
      <w:r w:rsidRPr="0055036A">
        <w:rPr>
          <w:rFonts w:hint="eastAsia"/>
        </w:rPr>
        <w:t>）</w:t>
      </w:r>
    </w:p>
    <w:p w14:paraId="6E7AECA2" w14:textId="3B63139E" w:rsidR="00516F81" w:rsidRPr="00DD78D5" w:rsidRDefault="00516F81" w:rsidP="00853BD9">
      <w:pPr>
        <w:pStyle w:val="a7"/>
        <w:numPr>
          <w:ilvl w:val="0"/>
          <w:numId w:val="12"/>
        </w:numPr>
        <w:ind w:leftChars="0"/>
      </w:pPr>
      <w:r w:rsidRPr="00820A35">
        <w:rPr>
          <w:rFonts w:hint="eastAsia"/>
        </w:rPr>
        <w:t>【</w:t>
      </w:r>
      <w:r w:rsidRPr="00820A35">
        <w:rPr>
          <w:rFonts w:hint="eastAsia"/>
        </w:rPr>
        <w:t>Y16</w:t>
      </w:r>
      <w:r w:rsidRPr="00820A35">
        <w:t>Q</w:t>
      </w:r>
      <w:r>
        <w:t>5</w:t>
      </w:r>
      <w:r w:rsidRPr="00820A35">
        <w:t>_1</w:t>
      </w:r>
      <w:r w:rsidRPr="00820A35">
        <w:rPr>
          <w:rFonts w:hint="eastAsia"/>
        </w:rPr>
        <w:t>】</w:t>
      </w:r>
      <w:r w:rsidRPr="00DD78D5">
        <w:rPr>
          <w:rFonts w:hint="eastAsia"/>
        </w:rPr>
        <w:t>紙巻きタバコ</w:t>
      </w:r>
    </w:p>
    <w:p w14:paraId="7CD4E35B" w14:textId="56A0470C" w:rsidR="00516F81" w:rsidRPr="00DD78D5" w:rsidRDefault="00516F81" w:rsidP="00853BD9">
      <w:pPr>
        <w:pStyle w:val="a7"/>
        <w:numPr>
          <w:ilvl w:val="0"/>
          <w:numId w:val="12"/>
        </w:numPr>
        <w:ind w:leftChars="0"/>
      </w:pPr>
      <w:r w:rsidRPr="00820A35">
        <w:rPr>
          <w:rFonts w:hint="eastAsia"/>
        </w:rPr>
        <w:t>【</w:t>
      </w:r>
      <w:r w:rsidRPr="00820A35">
        <w:rPr>
          <w:rFonts w:hint="eastAsia"/>
        </w:rPr>
        <w:t>Y16</w:t>
      </w:r>
      <w:r w:rsidRPr="00820A35">
        <w:t>Q</w:t>
      </w:r>
      <w:r>
        <w:t>5</w:t>
      </w:r>
      <w:r>
        <w:t>_2</w:t>
      </w:r>
      <w:r w:rsidRPr="00820A35">
        <w:rPr>
          <w:rFonts w:hint="eastAsia"/>
        </w:rPr>
        <w:t>】</w:t>
      </w:r>
      <w:r w:rsidRPr="00DD78D5">
        <w:rPr>
          <w:rFonts w:hint="eastAsia"/>
        </w:rPr>
        <w:t>手巻きタバコ（キットなどを用いて、自分で巻いて紙巻きタバコを作るもの）</w:t>
      </w:r>
    </w:p>
    <w:p w14:paraId="0E231877" w14:textId="6D61A24B" w:rsidR="00516F81" w:rsidRPr="00DD78D5" w:rsidRDefault="00516F81" w:rsidP="00853BD9">
      <w:pPr>
        <w:pStyle w:val="a7"/>
        <w:numPr>
          <w:ilvl w:val="0"/>
          <w:numId w:val="12"/>
        </w:numPr>
        <w:ind w:leftChars="0"/>
      </w:pPr>
      <w:r w:rsidRPr="00820A35">
        <w:rPr>
          <w:rFonts w:hint="eastAsia"/>
        </w:rPr>
        <w:t>【</w:t>
      </w:r>
      <w:r w:rsidRPr="00820A35">
        <w:rPr>
          <w:rFonts w:hint="eastAsia"/>
        </w:rPr>
        <w:t>Y16</w:t>
      </w:r>
      <w:r w:rsidRPr="00820A35">
        <w:t>Q</w:t>
      </w:r>
      <w:r>
        <w:t>5</w:t>
      </w:r>
      <w:r>
        <w:t>_3</w:t>
      </w:r>
      <w:r w:rsidRPr="00820A35">
        <w:rPr>
          <w:rFonts w:hint="eastAsia"/>
        </w:rPr>
        <w:t>】</w:t>
      </w:r>
      <w:r w:rsidRPr="00DD78D5">
        <w:rPr>
          <w:rFonts w:hint="eastAsia"/>
        </w:rPr>
        <w:t>Ploom</w:t>
      </w:r>
      <w:r w:rsidRPr="00DD78D5">
        <w:rPr>
          <w:rFonts w:hint="eastAsia"/>
        </w:rPr>
        <w:t>（プルーム）</w:t>
      </w:r>
    </w:p>
    <w:p w14:paraId="736E5130" w14:textId="5BD87B04" w:rsidR="00516F81" w:rsidRPr="00DD78D5" w:rsidRDefault="00516F81" w:rsidP="00853BD9">
      <w:pPr>
        <w:pStyle w:val="a7"/>
        <w:numPr>
          <w:ilvl w:val="0"/>
          <w:numId w:val="12"/>
        </w:numPr>
        <w:ind w:leftChars="0"/>
      </w:pPr>
      <w:r w:rsidRPr="00820A35">
        <w:rPr>
          <w:rFonts w:hint="eastAsia"/>
        </w:rPr>
        <w:t>【</w:t>
      </w:r>
      <w:r w:rsidRPr="00820A35">
        <w:rPr>
          <w:rFonts w:hint="eastAsia"/>
        </w:rPr>
        <w:t>Y16</w:t>
      </w:r>
      <w:r w:rsidRPr="00820A35">
        <w:t>Q</w:t>
      </w:r>
      <w:r>
        <w:t>5</w:t>
      </w:r>
      <w:r>
        <w:t>_4</w:t>
      </w:r>
      <w:r w:rsidRPr="00820A35">
        <w:rPr>
          <w:rFonts w:hint="eastAsia"/>
        </w:rPr>
        <w:t>】</w:t>
      </w:r>
      <w:r w:rsidRPr="00DD78D5">
        <w:rPr>
          <w:rFonts w:hint="eastAsia"/>
        </w:rPr>
        <w:t>iQOS</w:t>
      </w:r>
      <w:r w:rsidRPr="00DD78D5">
        <w:rPr>
          <w:rFonts w:hint="eastAsia"/>
        </w:rPr>
        <w:t>（アイコス）</w:t>
      </w:r>
    </w:p>
    <w:p w14:paraId="6A2D94F9" w14:textId="22C60991" w:rsidR="00516F81" w:rsidRPr="00DD78D5" w:rsidRDefault="00516F81" w:rsidP="00853BD9">
      <w:pPr>
        <w:pStyle w:val="a7"/>
        <w:numPr>
          <w:ilvl w:val="0"/>
          <w:numId w:val="12"/>
        </w:numPr>
        <w:ind w:leftChars="0"/>
      </w:pPr>
      <w:r w:rsidRPr="00820A35">
        <w:rPr>
          <w:rFonts w:hint="eastAsia"/>
        </w:rPr>
        <w:t>【</w:t>
      </w:r>
      <w:r w:rsidRPr="00820A35">
        <w:rPr>
          <w:rFonts w:hint="eastAsia"/>
        </w:rPr>
        <w:t>Y16</w:t>
      </w:r>
      <w:r w:rsidRPr="00820A35">
        <w:t>Q</w:t>
      </w:r>
      <w:r>
        <w:t>5</w:t>
      </w:r>
      <w:r>
        <w:t>_5</w:t>
      </w:r>
      <w:r w:rsidRPr="00820A35">
        <w:rPr>
          <w:rFonts w:hint="eastAsia"/>
        </w:rPr>
        <w:t>】</w:t>
      </w:r>
      <w:r w:rsidRPr="00DD78D5">
        <w:rPr>
          <w:rFonts w:hint="eastAsia"/>
        </w:rPr>
        <w:t>電子タバコ（ニコチンを含んでいるもの）</w:t>
      </w:r>
    </w:p>
    <w:p w14:paraId="71B8FC15" w14:textId="4F0FEE0D" w:rsidR="00516F81" w:rsidRPr="00DD78D5" w:rsidRDefault="00516F81" w:rsidP="00853BD9">
      <w:pPr>
        <w:pStyle w:val="a7"/>
        <w:numPr>
          <w:ilvl w:val="0"/>
          <w:numId w:val="12"/>
        </w:numPr>
        <w:ind w:leftChars="0"/>
      </w:pPr>
      <w:r w:rsidRPr="00820A35">
        <w:rPr>
          <w:rFonts w:hint="eastAsia"/>
        </w:rPr>
        <w:t>【</w:t>
      </w:r>
      <w:r w:rsidRPr="00820A35">
        <w:rPr>
          <w:rFonts w:hint="eastAsia"/>
        </w:rPr>
        <w:t>Y16</w:t>
      </w:r>
      <w:r w:rsidRPr="00820A35">
        <w:t>Q</w:t>
      </w:r>
      <w:r>
        <w:t>5</w:t>
      </w:r>
      <w:r>
        <w:t>_6</w:t>
      </w:r>
      <w:r w:rsidRPr="00820A35">
        <w:rPr>
          <w:rFonts w:hint="eastAsia"/>
        </w:rPr>
        <w:t>】</w:t>
      </w:r>
      <w:r w:rsidRPr="00DD78D5">
        <w:rPr>
          <w:rFonts w:hint="eastAsia"/>
        </w:rPr>
        <w:t>電子タバコ（ニコチンを含んでいないもの）</w:t>
      </w:r>
    </w:p>
    <w:p w14:paraId="60AB937C" w14:textId="0A8979E9" w:rsidR="00516F81" w:rsidRPr="00DD78D5" w:rsidRDefault="00516F81" w:rsidP="00853BD9">
      <w:pPr>
        <w:pStyle w:val="a7"/>
        <w:numPr>
          <w:ilvl w:val="0"/>
          <w:numId w:val="12"/>
        </w:numPr>
        <w:ind w:leftChars="0"/>
      </w:pPr>
      <w:r w:rsidRPr="00820A35">
        <w:rPr>
          <w:rFonts w:hint="eastAsia"/>
        </w:rPr>
        <w:t>【</w:t>
      </w:r>
      <w:r w:rsidRPr="00820A35">
        <w:rPr>
          <w:rFonts w:hint="eastAsia"/>
        </w:rPr>
        <w:t>Y16</w:t>
      </w:r>
      <w:r w:rsidRPr="00820A35">
        <w:t>Q</w:t>
      </w:r>
      <w:r>
        <w:t>5</w:t>
      </w:r>
      <w:r>
        <w:t>_7</w:t>
      </w:r>
      <w:r w:rsidRPr="00820A35">
        <w:rPr>
          <w:rFonts w:hint="eastAsia"/>
        </w:rPr>
        <w:t>】</w:t>
      </w:r>
      <w:r w:rsidRPr="00DD78D5">
        <w:rPr>
          <w:rFonts w:hint="eastAsia"/>
        </w:rPr>
        <w:t>電子タバコ（ニコチンを含んでいるかどうか分からないもの）</w:t>
      </w:r>
    </w:p>
    <w:p w14:paraId="3145DE94" w14:textId="17BDC1F2" w:rsidR="00516F81" w:rsidRPr="00DD78D5" w:rsidRDefault="00516F81" w:rsidP="00853BD9">
      <w:pPr>
        <w:pStyle w:val="a7"/>
        <w:numPr>
          <w:ilvl w:val="0"/>
          <w:numId w:val="12"/>
        </w:numPr>
        <w:ind w:leftChars="0"/>
      </w:pPr>
      <w:r w:rsidRPr="00820A35">
        <w:rPr>
          <w:rFonts w:hint="eastAsia"/>
        </w:rPr>
        <w:t>【</w:t>
      </w:r>
      <w:r w:rsidRPr="00820A35">
        <w:rPr>
          <w:rFonts w:hint="eastAsia"/>
        </w:rPr>
        <w:t>Y16</w:t>
      </w:r>
      <w:r w:rsidRPr="00820A35">
        <w:t>Q</w:t>
      </w:r>
      <w:r>
        <w:t>5</w:t>
      </w:r>
      <w:r>
        <w:t>_8</w:t>
      </w:r>
      <w:r w:rsidRPr="00820A35">
        <w:rPr>
          <w:rFonts w:hint="eastAsia"/>
        </w:rPr>
        <w:t>】</w:t>
      </w:r>
      <w:r w:rsidRPr="00DD78D5">
        <w:rPr>
          <w:rFonts w:hint="eastAsia"/>
        </w:rPr>
        <w:t>葉巻</w:t>
      </w:r>
    </w:p>
    <w:p w14:paraId="6078A822" w14:textId="7CDD9CEB" w:rsidR="00516F81" w:rsidRPr="00DD78D5" w:rsidRDefault="00516F81" w:rsidP="00853BD9">
      <w:pPr>
        <w:pStyle w:val="a7"/>
        <w:numPr>
          <w:ilvl w:val="0"/>
          <w:numId w:val="12"/>
        </w:numPr>
        <w:ind w:leftChars="0"/>
      </w:pPr>
      <w:r w:rsidRPr="00820A35">
        <w:rPr>
          <w:rFonts w:hint="eastAsia"/>
        </w:rPr>
        <w:t>【</w:t>
      </w:r>
      <w:r w:rsidRPr="00820A35">
        <w:rPr>
          <w:rFonts w:hint="eastAsia"/>
        </w:rPr>
        <w:t>Y16</w:t>
      </w:r>
      <w:r w:rsidRPr="00820A35">
        <w:t>Q</w:t>
      </w:r>
      <w:r>
        <w:t>5</w:t>
      </w:r>
      <w:r>
        <w:t>_9</w:t>
      </w:r>
      <w:r w:rsidRPr="00820A35">
        <w:rPr>
          <w:rFonts w:hint="eastAsia"/>
        </w:rPr>
        <w:t>】</w:t>
      </w:r>
      <w:r w:rsidRPr="00DD78D5">
        <w:rPr>
          <w:rFonts w:hint="eastAsia"/>
        </w:rPr>
        <w:t>パイプ</w:t>
      </w:r>
    </w:p>
    <w:p w14:paraId="0FD70E6D" w14:textId="2AFCD29B" w:rsidR="00516F81" w:rsidRPr="00DD78D5" w:rsidRDefault="00516F81" w:rsidP="00853BD9">
      <w:pPr>
        <w:pStyle w:val="a7"/>
        <w:numPr>
          <w:ilvl w:val="0"/>
          <w:numId w:val="12"/>
        </w:numPr>
        <w:ind w:leftChars="0"/>
      </w:pPr>
      <w:r w:rsidRPr="00820A35">
        <w:rPr>
          <w:rFonts w:hint="eastAsia"/>
        </w:rPr>
        <w:t>【</w:t>
      </w:r>
      <w:r w:rsidRPr="00820A35">
        <w:rPr>
          <w:rFonts w:hint="eastAsia"/>
        </w:rPr>
        <w:t>Y16</w:t>
      </w:r>
      <w:r w:rsidRPr="00820A35">
        <w:t>Q</w:t>
      </w:r>
      <w:r>
        <w:t>5</w:t>
      </w:r>
      <w:r>
        <w:t>_10</w:t>
      </w:r>
      <w:r w:rsidRPr="00820A35">
        <w:rPr>
          <w:rFonts w:hint="eastAsia"/>
        </w:rPr>
        <w:t>】</w:t>
      </w:r>
      <w:r w:rsidRPr="00DD78D5">
        <w:rPr>
          <w:rFonts w:hint="eastAsia"/>
        </w:rPr>
        <w:t>煙管（キセル）</w:t>
      </w:r>
    </w:p>
    <w:p w14:paraId="4851188E" w14:textId="65CADF55" w:rsidR="00516F81" w:rsidRPr="00DD78D5" w:rsidRDefault="00516F81" w:rsidP="00853BD9">
      <w:pPr>
        <w:pStyle w:val="a7"/>
        <w:numPr>
          <w:ilvl w:val="0"/>
          <w:numId w:val="12"/>
        </w:numPr>
        <w:ind w:leftChars="0"/>
      </w:pPr>
      <w:r w:rsidRPr="00820A35">
        <w:rPr>
          <w:rFonts w:hint="eastAsia"/>
        </w:rPr>
        <w:lastRenderedPageBreak/>
        <w:t>【</w:t>
      </w:r>
      <w:r w:rsidRPr="00820A35">
        <w:rPr>
          <w:rFonts w:hint="eastAsia"/>
        </w:rPr>
        <w:t>Y16</w:t>
      </w:r>
      <w:r w:rsidRPr="00820A35">
        <w:t>Q</w:t>
      </w:r>
      <w:r>
        <w:t>5</w:t>
      </w:r>
      <w:r w:rsidRPr="00820A35">
        <w:t>_1</w:t>
      </w:r>
      <w:r>
        <w:t>1</w:t>
      </w:r>
      <w:r w:rsidRPr="00820A35">
        <w:rPr>
          <w:rFonts w:hint="eastAsia"/>
        </w:rPr>
        <w:t>】</w:t>
      </w:r>
      <w:r w:rsidRPr="00DD78D5">
        <w:rPr>
          <w:rFonts w:hint="eastAsia"/>
        </w:rPr>
        <w:t>噛みタバコ</w:t>
      </w:r>
    </w:p>
    <w:p w14:paraId="6A27D8D3" w14:textId="5475D013" w:rsidR="00516F81" w:rsidRDefault="00516F81" w:rsidP="00853BD9">
      <w:pPr>
        <w:pStyle w:val="a7"/>
        <w:numPr>
          <w:ilvl w:val="0"/>
          <w:numId w:val="12"/>
        </w:numPr>
        <w:ind w:leftChars="0"/>
      </w:pPr>
      <w:r w:rsidRPr="00820A35">
        <w:rPr>
          <w:rFonts w:hint="eastAsia"/>
        </w:rPr>
        <w:t>【</w:t>
      </w:r>
      <w:r w:rsidRPr="00820A35">
        <w:rPr>
          <w:rFonts w:hint="eastAsia"/>
        </w:rPr>
        <w:t>Y16</w:t>
      </w:r>
      <w:r w:rsidRPr="00820A35">
        <w:t>Q</w:t>
      </w:r>
      <w:r>
        <w:t>5</w:t>
      </w:r>
      <w:r w:rsidRPr="00820A35">
        <w:t>_1</w:t>
      </w:r>
      <w:r>
        <w:t>2</w:t>
      </w:r>
      <w:r w:rsidRPr="00820A35">
        <w:rPr>
          <w:rFonts w:hint="eastAsia"/>
        </w:rPr>
        <w:t>】</w:t>
      </w:r>
      <w:r w:rsidRPr="00DD78D5">
        <w:rPr>
          <w:rFonts w:hint="eastAsia"/>
        </w:rPr>
        <w:t>スヌース等の嗅ぎタバコ</w:t>
      </w:r>
    </w:p>
    <w:p w14:paraId="15B5FD4F" w14:textId="4030DAFF" w:rsidR="00516F81" w:rsidRPr="00DD78D5" w:rsidRDefault="00516F81" w:rsidP="00853BD9">
      <w:pPr>
        <w:pStyle w:val="a7"/>
        <w:numPr>
          <w:ilvl w:val="0"/>
          <w:numId w:val="12"/>
        </w:numPr>
        <w:ind w:leftChars="0"/>
      </w:pPr>
      <w:r w:rsidRPr="00820A35">
        <w:rPr>
          <w:rFonts w:hint="eastAsia"/>
        </w:rPr>
        <w:t>【</w:t>
      </w:r>
      <w:r w:rsidRPr="00820A35">
        <w:rPr>
          <w:rFonts w:hint="eastAsia"/>
        </w:rPr>
        <w:t>Y16</w:t>
      </w:r>
      <w:r w:rsidRPr="00820A35">
        <w:t>Q</w:t>
      </w:r>
      <w:r>
        <w:t>5</w:t>
      </w:r>
      <w:r w:rsidRPr="00820A35">
        <w:t>_1</w:t>
      </w:r>
      <w:r>
        <w:t>3</w:t>
      </w:r>
      <w:r w:rsidRPr="00820A35">
        <w:rPr>
          <w:rFonts w:hint="eastAsia"/>
        </w:rPr>
        <w:t>】</w:t>
      </w:r>
      <w:r>
        <w:rPr>
          <w:rFonts w:hint="eastAsia"/>
        </w:rPr>
        <w:t>水タバコ</w:t>
      </w:r>
    </w:p>
    <w:p w14:paraId="43C3243B" w14:textId="77777777" w:rsidR="0063772D" w:rsidRPr="00AD257C" w:rsidRDefault="0063772D" w:rsidP="000A7EF8"/>
    <w:p w14:paraId="3051BE9B" w14:textId="77777777" w:rsidR="000A7EF8" w:rsidRPr="000A7EF8" w:rsidRDefault="000A7EF8" w:rsidP="000A7EF8">
      <w:r>
        <w:rPr>
          <w:rFonts w:hint="eastAsia"/>
        </w:rPr>
        <w:t>(</w:t>
      </w:r>
      <w:r w:rsidR="00730EF5">
        <w:rPr>
          <w:rFonts w:hint="eastAsia"/>
        </w:rPr>
        <w:t>6</w:t>
      </w:r>
      <w:r>
        <w:rPr>
          <w:rFonts w:hint="eastAsia"/>
        </w:rPr>
        <w:t>)</w:t>
      </w:r>
      <w:r w:rsidR="00E16083">
        <w:rPr>
          <w:rFonts w:hint="eastAsia"/>
        </w:rPr>
        <w:t xml:space="preserve"> </w:t>
      </w:r>
      <w:r w:rsidRPr="00DD78D5">
        <w:rPr>
          <w:rFonts w:hint="eastAsia"/>
        </w:rPr>
        <w:t>上記</w:t>
      </w:r>
      <w:r w:rsidR="0063772D">
        <w:rPr>
          <w:rFonts w:hint="eastAsia"/>
        </w:rPr>
        <w:t>(2)</w:t>
      </w:r>
      <w:r w:rsidRPr="003D112B">
        <w:rPr>
          <w:rFonts w:hint="eastAsia"/>
        </w:rPr>
        <w:t>でいずれかの項目に選択肢</w:t>
      </w:r>
      <w:r w:rsidR="0063772D">
        <w:rPr>
          <w:rFonts w:hint="eastAsia"/>
        </w:rPr>
        <w:t>3,4</w:t>
      </w:r>
      <w:r w:rsidRPr="00DD78D5">
        <w:rPr>
          <w:rFonts w:hint="eastAsia"/>
        </w:rPr>
        <w:t>と回答した場合、</w:t>
      </w:r>
      <w:r w:rsidRPr="00DD78D5">
        <w:t>１日に</w:t>
      </w:r>
      <w:r w:rsidRPr="00DD78D5">
        <w:rPr>
          <w:rFonts w:hint="eastAsia"/>
        </w:rPr>
        <w:t>おおよそ</w:t>
      </w:r>
      <w:r w:rsidRPr="00DD78D5">
        <w:t>何本</w:t>
      </w:r>
      <w:r w:rsidRPr="00DD78D5">
        <w:rPr>
          <w:rFonts w:hint="eastAsia"/>
        </w:rPr>
        <w:t>（何回）使</w:t>
      </w:r>
      <w:r w:rsidR="00AD257C">
        <w:rPr>
          <w:rFonts w:hint="eastAsia"/>
        </w:rPr>
        <w:t>っていますか（使っていましたか）</w:t>
      </w:r>
      <w:r>
        <w:rPr>
          <w:rFonts w:hint="eastAsia"/>
        </w:rPr>
        <w:t>。</w:t>
      </w:r>
      <w:r w:rsidRPr="00DD78D5">
        <w:rPr>
          <w:rFonts w:hint="eastAsia"/>
        </w:rPr>
        <w:t>それぞれについてお答えください。</w:t>
      </w:r>
      <w:r w:rsidR="00C555AC">
        <w:fldChar w:fldCharType="begin"/>
      </w:r>
      <w:r w:rsidR="00DE2B9F">
        <w:instrText xml:space="preserve"> ADDIN EN.CITE &lt;EndNote&gt;&lt;Cite&gt;&lt;Author&gt;Brose&lt;/Author&gt;&lt;Year&gt;2015&lt;/Year&gt;&lt;RecNum&gt;3080&lt;/RecNum&gt;&lt;DisplayText&gt;[1]&lt;/DisplayText&gt;&lt;record&gt;&lt;rec-number&gt;3080&lt;/rec-number&gt;&lt;foreign-keys&gt;&lt;key app="EN" db-id="22ptzzx0h2520aex2dlxeef399vaepspfrv5"&gt;3080&lt;/key&gt;&lt;/foreign-keys&gt;&lt;ref-type name="Journal Article"&gt;17&lt;/ref-type&gt;&lt;contributors&gt;&lt;authors&gt;&lt;author&gt;Brose, L. S.&lt;/author&gt;&lt;author&gt;Hitchman, S. C.&lt;/author&gt;&lt;author&gt;Brown, J.&lt;/author&gt;&lt;author&gt;West, R.&lt;/author&gt;&lt;author&gt;McNeill, A.&lt;/author&gt;&lt;/authors&gt;&lt;/contributors&gt;&lt;auth-address&gt;Department of Addictions, UK Centre for Tobacco and Alcohol Studies (UKCTAS), Institute of Psychiatry, Psychology and Neuroscience, King&amp;apos;s College London, London, UK.&amp;#xD;Health Behaviour Research Centre, University College London, London, UK.&lt;/auth-address&gt;&lt;titles&gt;&lt;title&gt;Is the use of electronic cigarettes while smoking associated with smoking cessation attempts, cessation and reduced cigarette consumption? A survey with a 1-year follow-up&lt;/title&gt;&lt;secondary-title&gt;Addiction&lt;/secondary-title&gt;&lt;alt-title&gt;Addiction&lt;/alt-title&gt;&lt;/titles&gt;&lt;periodical&gt;&lt;full-title&gt;Addiction&lt;/full-title&gt;&lt;abbr-1&gt;Addiction&lt;/abbr-1&gt;&lt;abbr-2&gt;Addiction&lt;/abbr-2&gt;&lt;/periodical&gt;&lt;alt-periodical&gt;&lt;full-title&gt;Addiction&lt;/full-title&gt;&lt;abbr-1&gt;Addiction&lt;/abbr-1&gt;&lt;abbr-2&gt;Addiction&lt;/abbr-2&gt;&lt;/alt-periodical&gt;&lt;pages&gt;1160-8&lt;/pages&gt;&lt;volume&gt;110&lt;/volume&gt;&lt;number&gt;7&lt;/number&gt;&lt;dates&gt;&lt;year&gt;2015&lt;/year&gt;&lt;pub-dates&gt;&lt;date&gt;Jul&lt;/date&gt;&lt;/pub-dates&gt;&lt;/dates&gt;&lt;isbn&gt;1360-0443 (Electronic)&amp;#xD;0965-2140 (Linking)&lt;/isbn&gt;&lt;accession-num&gt;25900312&lt;/accession-num&gt;&lt;urls&gt;&lt;related-urls&gt;&lt;url&gt;http://www.ncbi.nlm.nih.gov/pubmed/25900312&lt;/url&gt;&lt;url&gt;http://onlinelibrary.wiley.com/store/10.1111/add.12917/asset/add12917.pdf?v=1&amp;amp;t=ihr7e9r4&amp;amp;s=729b2e4ca19d9423d68ddc43a3afe3fb5e615743&lt;/url&gt;&lt;/related-urls&gt;&lt;/urls&gt;&lt;electronic-resource-num&gt;10.1111/add</w:instrText>
      </w:r>
      <w:r w:rsidR="00DE2B9F">
        <w:rPr>
          <w:rFonts w:hint="eastAsia"/>
        </w:rPr>
        <w:instrText>.12917&lt;/electronic-resource-num&gt;&lt;research-notes&gt;&lt;style face="normal" font="default" charset="128" size="100%"&gt;</w:instrText>
      </w:r>
      <w:r w:rsidR="00DE2B9F">
        <w:rPr>
          <w:rFonts w:hint="eastAsia"/>
        </w:rPr>
        <w:instrText>電子タバコが禁煙に効果あるか？</w:instrText>
      </w:r>
      <w:r w:rsidR="00DE2B9F">
        <w:rPr>
          <w:rFonts w:hint="eastAsia"/>
        </w:rPr>
        <w:instrText>1</w:instrText>
      </w:r>
      <w:r w:rsidR="00DE2B9F">
        <w:rPr>
          <w:rFonts w:hint="eastAsia"/>
        </w:rPr>
        <w:instrText>年追跡調査</w:instrText>
      </w:r>
      <w:r w:rsidR="00DE2B9F">
        <w:rPr>
          <w:rFonts w:hint="eastAsia"/>
        </w:rPr>
        <w:instrText>&lt;/style&gt;&lt;/research-notes&gt;&lt;/record&gt;&lt;/Cite&gt;&lt;/EndNote&gt;</w:instrText>
      </w:r>
      <w:r w:rsidR="00C555AC">
        <w:fldChar w:fldCharType="separate"/>
      </w:r>
      <w:r w:rsidR="00DE2B9F">
        <w:rPr>
          <w:noProof/>
        </w:rPr>
        <w:t>[</w:t>
      </w:r>
      <w:hyperlink w:anchor="_ENREF_1" w:tooltip="Brose, 2015 #3080" w:history="1">
        <w:r w:rsidR="00730EF5">
          <w:rPr>
            <w:noProof/>
          </w:rPr>
          <w:t>1</w:t>
        </w:r>
      </w:hyperlink>
      <w:r w:rsidR="00DE2B9F">
        <w:rPr>
          <w:noProof/>
        </w:rPr>
        <w:t>]</w:t>
      </w:r>
      <w:r w:rsidR="00C555AC">
        <w:fldChar w:fldCharType="end"/>
      </w:r>
    </w:p>
    <w:p w14:paraId="17D24D3D" w14:textId="77C40B84" w:rsidR="00A60D5F" w:rsidRPr="00DD78D5" w:rsidRDefault="00A60D5F" w:rsidP="00853BD9">
      <w:pPr>
        <w:pStyle w:val="a7"/>
        <w:numPr>
          <w:ilvl w:val="0"/>
          <w:numId w:val="13"/>
        </w:numPr>
        <w:ind w:leftChars="0"/>
      </w:pPr>
      <w:r w:rsidRPr="00820A35">
        <w:rPr>
          <w:rFonts w:hint="eastAsia"/>
        </w:rPr>
        <w:t>【</w:t>
      </w:r>
      <w:r w:rsidRPr="00820A35">
        <w:rPr>
          <w:rFonts w:hint="eastAsia"/>
        </w:rPr>
        <w:t>Y16</w:t>
      </w:r>
      <w:r w:rsidRPr="00820A35">
        <w:t>Q</w:t>
      </w:r>
      <w:r>
        <w:t>6</w:t>
      </w:r>
      <w:r w:rsidRPr="00820A35">
        <w:t>_1</w:t>
      </w:r>
      <w:r w:rsidRPr="00820A35">
        <w:rPr>
          <w:rFonts w:hint="eastAsia"/>
        </w:rPr>
        <w:t>】</w:t>
      </w:r>
      <w:r w:rsidRPr="00DD78D5">
        <w:rPr>
          <w:rFonts w:hint="eastAsia"/>
        </w:rPr>
        <w:t>紙巻きタバコ</w:t>
      </w:r>
    </w:p>
    <w:p w14:paraId="79E9D323" w14:textId="4A3C035E" w:rsidR="00A60D5F" w:rsidRPr="00DD78D5" w:rsidRDefault="00A60D5F" w:rsidP="00853BD9">
      <w:pPr>
        <w:pStyle w:val="a7"/>
        <w:numPr>
          <w:ilvl w:val="0"/>
          <w:numId w:val="13"/>
        </w:numPr>
        <w:ind w:leftChars="0"/>
      </w:pPr>
      <w:r w:rsidRPr="00820A35">
        <w:rPr>
          <w:rFonts w:hint="eastAsia"/>
        </w:rPr>
        <w:t>【</w:t>
      </w:r>
      <w:r w:rsidRPr="00820A35">
        <w:rPr>
          <w:rFonts w:hint="eastAsia"/>
        </w:rPr>
        <w:t>Y16</w:t>
      </w:r>
      <w:r w:rsidRPr="00820A35">
        <w:t>Q</w:t>
      </w:r>
      <w:r>
        <w:t>6</w:t>
      </w:r>
      <w:r>
        <w:t>_2</w:t>
      </w:r>
      <w:r w:rsidRPr="00820A35">
        <w:rPr>
          <w:rFonts w:hint="eastAsia"/>
        </w:rPr>
        <w:t>】</w:t>
      </w:r>
      <w:r w:rsidRPr="00DD78D5">
        <w:rPr>
          <w:rFonts w:hint="eastAsia"/>
        </w:rPr>
        <w:t>手巻きタバコ（キットなどを用いて、自分で巻いて紙巻きタバコを作るもの）</w:t>
      </w:r>
    </w:p>
    <w:p w14:paraId="1A55EC92" w14:textId="4A7FAA6A" w:rsidR="00A60D5F" w:rsidRPr="00DD78D5" w:rsidRDefault="00A60D5F" w:rsidP="00853BD9">
      <w:pPr>
        <w:pStyle w:val="a7"/>
        <w:numPr>
          <w:ilvl w:val="0"/>
          <w:numId w:val="13"/>
        </w:numPr>
        <w:ind w:leftChars="0"/>
      </w:pPr>
      <w:r w:rsidRPr="00820A35">
        <w:rPr>
          <w:rFonts w:hint="eastAsia"/>
        </w:rPr>
        <w:t>【</w:t>
      </w:r>
      <w:r w:rsidRPr="00820A35">
        <w:rPr>
          <w:rFonts w:hint="eastAsia"/>
        </w:rPr>
        <w:t>Y16</w:t>
      </w:r>
      <w:r w:rsidRPr="00820A35">
        <w:t>Q</w:t>
      </w:r>
      <w:r>
        <w:t>6</w:t>
      </w:r>
      <w:r>
        <w:t>_3</w:t>
      </w:r>
      <w:r w:rsidRPr="00820A35">
        <w:rPr>
          <w:rFonts w:hint="eastAsia"/>
        </w:rPr>
        <w:t>】</w:t>
      </w:r>
      <w:r w:rsidRPr="00DD78D5">
        <w:rPr>
          <w:rFonts w:hint="eastAsia"/>
        </w:rPr>
        <w:t>Ploom</w:t>
      </w:r>
      <w:r w:rsidRPr="00DD78D5">
        <w:rPr>
          <w:rFonts w:hint="eastAsia"/>
        </w:rPr>
        <w:t>（プルーム）</w:t>
      </w:r>
    </w:p>
    <w:p w14:paraId="6D6156A8" w14:textId="4DC66747" w:rsidR="00A60D5F" w:rsidRPr="00DD78D5" w:rsidRDefault="00A60D5F" w:rsidP="00853BD9">
      <w:pPr>
        <w:pStyle w:val="a7"/>
        <w:numPr>
          <w:ilvl w:val="0"/>
          <w:numId w:val="13"/>
        </w:numPr>
        <w:ind w:leftChars="0"/>
      </w:pPr>
      <w:r w:rsidRPr="00820A35">
        <w:rPr>
          <w:rFonts w:hint="eastAsia"/>
        </w:rPr>
        <w:t>【</w:t>
      </w:r>
      <w:r w:rsidRPr="00820A35">
        <w:rPr>
          <w:rFonts w:hint="eastAsia"/>
        </w:rPr>
        <w:t>Y16</w:t>
      </w:r>
      <w:r w:rsidRPr="00820A35">
        <w:t>Q</w:t>
      </w:r>
      <w:r>
        <w:t>6</w:t>
      </w:r>
      <w:r>
        <w:t>_4</w:t>
      </w:r>
      <w:r w:rsidRPr="00820A35">
        <w:rPr>
          <w:rFonts w:hint="eastAsia"/>
        </w:rPr>
        <w:t>】</w:t>
      </w:r>
      <w:r w:rsidRPr="00DD78D5">
        <w:rPr>
          <w:rFonts w:hint="eastAsia"/>
        </w:rPr>
        <w:t>iQOS</w:t>
      </w:r>
      <w:r w:rsidRPr="00DD78D5">
        <w:rPr>
          <w:rFonts w:hint="eastAsia"/>
        </w:rPr>
        <w:t>（アイコス）</w:t>
      </w:r>
    </w:p>
    <w:p w14:paraId="4A465F05" w14:textId="555D85E2" w:rsidR="00A60D5F" w:rsidRPr="00DD78D5" w:rsidRDefault="00A60D5F" w:rsidP="00853BD9">
      <w:pPr>
        <w:pStyle w:val="a7"/>
        <w:numPr>
          <w:ilvl w:val="0"/>
          <w:numId w:val="13"/>
        </w:numPr>
        <w:ind w:leftChars="0"/>
      </w:pPr>
      <w:r w:rsidRPr="00820A35">
        <w:rPr>
          <w:rFonts w:hint="eastAsia"/>
        </w:rPr>
        <w:t>【</w:t>
      </w:r>
      <w:r w:rsidRPr="00820A35">
        <w:rPr>
          <w:rFonts w:hint="eastAsia"/>
        </w:rPr>
        <w:t>Y16</w:t>
      </w:r>
      <w:r w:rsidRPr="00820A35">
        <w:t>Q</w:t>
      </w:r>
      <w:r>
        <w:t>6</w:t>
      </w:r>
      <w:r>
        <w:t>_5</w:t>
      </w:r>
      <w:r w:rsidRPr="00820A35">
        <w:rPr>
          <w:rFonts w:hint="eastAsia"/>
        </w:rPr>
        <w:t>】</w:t>
      </w:r>
      <w:r w:rsidRPr="00DD78D5">
        <w:rPr>
          <w:rFonts w:hint="eastAsia"/>
        </w:rPr>
        <w:t>電子タバコ（ニコチンを含んでいるもの）</w:t>
      </w:r>
    </w:p>
    <w:p w14:paraId="08B8238D" w14:textId="3622E089" w:rsidR="00A60D5F" w:rsidRPr="00DD78D5" w:rsidRDefault="00A60D5F" w:rsidP="00853BD9">
      <w:pPr>
        <w:pStyle w:val="a7"/>
        <w:numPr>
          <w:ilvl w:val="0"/>
          <w:numId w:val="13"/>
        </w:numPr>
        <w:ind w:leftChars="0"/>
      </w:pPr>
      <w:r w:rsidRPr="00820A35">
        <w:rPr>
          <w:rFonts w:hint="eastAsia"/>
        </w:rPr>
        <w:t>【</w:t>
      </w:r>
      <w:r w:rsidRPr="00820A35">
        <w:rPr>
          <w:rFonts w:hint="eastAsia"/>
        </w:rPr>
        <w:t>Y16</w:t>
      </w:r>
      <w:r w:rsidRPr="00820A35">
        <w:t>Q</w:t>
      </w:r>
      <w:r>
        <w:t>6</w:t>
      </w:r>
      <w:r>
        <w:t>_6</w:t>
      </w:r>
      <w:r w:rsidRPr="00820A35">
        <w:rPr>
          <w:rFonts w:hint="eastAsia"/>
        </w:rPr>
        <w:t>】</w:t>
      </w:r>
      <w:r w:rsidRPr="00DD78D5">
        <w:rPr>
          <w:rFonts w:hint="eastAsia"/>
        </w:rPr>
        <w:t>電子タバコ（ニコチンを含んでいないもの）</w:t>
      </w:r>
    </w:p>
    <w:p w14:paraId="1B389ECF" w14:textId="49D9E173" w:rsidR="00A60D5F" w:rsidRPr="00DD78D5" w:rsidRDefault="00A60D5F" w:rsidP="00853BD9">
      <w:pPr>
        <w:pStyle w:val="a7"/>
        <w:numPr>
          <w:ilvl w:val="0"/>
          <w:numId w:val="13"/>
        </w:numPr>
        <w:ind w:leftChars="0"/>
      </w:pPr>
      <w:r w:rsidRPr="00820A35">
        <w:rPr>
          <w:rFonts w:hint="eastAsia"/>
        </w:rPr>
        <w:t>【</w:t>
      </w:r>
      <w:r w:rsidRPr="00820A35">
        <w:rPr>
          <w:rFonts w:hint="eastAsia"/>
        </w:rPr>
        <w:t>Y16</w:t>
      </w:r>
      <w:r w:rsidRPr="00820A35">
        <w:t>Q</w:t>
      </w:r>
      <w:r>
        <w:t>6</w:t>
      </w:r>
      <w:r>
        <w:t>_7</w:t>
      </w:r>
      <w:r w:rsidRPr="00820A35">
        <w:rPr>
          <w:rFonts w:hint="eastAsia"/>
        </w:rPr>
        <w:t>】</w:t>
      </w:r>
      <w:r w:rsidRPr="00DD78D5">
        <w:rPr>
          <w:rFonts w:hint="eastAsia"/>
        </w:rPr>
        <w:t>電子タバコ（ニコチンを含んでいるかどうか分からないもの）</w:t>
      </w:r>
    </w:p>
    <w:p w14:paraId="663122B8" w14:textId="228CC701" w:rsidR="00A60D5F" w:rsidRPr="00DD78D5" w:rsidRDefault="00A60D5F" w:rsidP="00853BD9">
      <w:pPr>
        <w:pStyle w:val="a7"/>
        <w:numPr>
          <w:ilvl w:val="0"/>
          <w:numId w:val="13"/>
        </w:numPr>
        <w:ind w:leftChars="0"/>
      </w:pPr>
      <w:r w:rsidRPr="00820A35">
        <w:rPr>
          <w:rFonts w:hint="eastAsia"/>
        </w:rPr>
        <w:t>【</w:t>
      </w:r>
      <w:r w:rsidRPr="00820A35">
        <w:rPr>
          <w:rFonts w:hint="eastAsia"/>
        </w:rPr>
        <w:t>Y16</w:t>
      </w:r>
      <w:r w:rsidRPr="00820A35">
        <w:t>Q</w:t>
      </w:r>
      <w:r>
        <w:t>6</w:t>
      </w:r>
      <w:r>
        <w:t>_8</w:t>
      </w:r>
      <w:r w:rsidRPr="00820A35">
        <w:rPr>
          <w:rFonts w:hint="eastAsia"/>
        </w:rPr>
        <w:t>】</w:t>
      </w:r>
      <w:r w:rsidRPr="00DD78D5">
        <w:rPr>
          <w:rFonts w:hint="eastAsia"/>
        </w:rPr>
        <w:t>葉巻</w:t>
      </w:r>
    </w:p>
    <w:p w14:paraId="060DDD8A" w14:textId="610DCBEE" w:rsidR="00A60D5F" w:rsidRPr="00DD78D5" w:rsidRDefault="00A60D5F" w:rsidP="00853BD9">
      <w:pPr>
        <w:pStyle w:val="a7"/>
        <w:numPr>
          <w:ilvl w:val="0"/>
          <w:numId w:val="13"/>
        </w:numPr>
        <w:ind w:leftChars="0"/>
      </w:pPr>
      <w:r w:rsidRPr="00820A35">
        <w:rPr>
          <w:rFonts w:hint="eastAsia"/>
        </w:rPr>
        <w:t>【</w:t>
      </w:r>
      <w:r w:rsidRPr="00820A35">
        <w:rPr>
          <w:rFonts w:hint="eastAsia"/>
        </w:rPr>
        <w:t>Y16</w:t>
      </w:r>
      <w:r w:rsidRPr="00820A35">
        <w:t>Q</w:t>
      </w:r>
      <w:r>
        <w:t>6</w:t>
      </w:r>
      <w:r>
        <w:t>_9</w:t>
      </w:r>
      <w:r w:rsidRPr="00820A35">
        <w:rPr>
          <w:rFonts w:hint="eastAsia"/>
        </w:rPr>
        <w:t>】</w:t>
      </w:r>
      <w:r w:rsidRPr="00DD78D5">
        <w:rPr>
          <w:rFonts w:hint="eastAsia"/>
        </w:rPr>
        <w:t>パイプ</w:t>
      </w:r>
    </w:p>
    <w:p w14:paraId="5CF8B1CD" w14:textId="07F527C9" w:rsidR="00A60D5F" w:rsidRPr="00DD78D5" w:rsidRDefault="00A60D5F" w:rsidP="00853BD9">
      <w:pPr>
        <w:pStyle w:val="a7"/>
        <w:numPr>
          <w:ilvl w:val="0"/>
          <w:numId w:val="13"/>
        </w:numPr>
        <w:ind w:leftChars="0"/>
      </w:pPr>
      <w:r w:rsidRPr="00820A35">
        <w:rPr>
          <w:rFonts w:hint="eastAsia"/>
        </w:rPr>
        <w:t>【</w:t>
      </w:r>
      <w:r w:rsidRPr="00820A35">
        <w:rPr>
          <w:rFonts w:hint="eastAsia"/>
        </w:rPr>
        <w:t>Y16</w:t>
      </w:r>
      <w:r w:rsidRPr="00820A35">
        <w:t>Q</w:t>
      </w:r>
      <w:r>
        <w:t>6</w:t>
      </w:r>
      <w:r>
        <w:t>_10</w:t>
      </w:r>
      <w:r w:rsidRPr="00820A35">
        <w:rPr>
          <w:rFonts w:hint="eastAsia"/>
        </w:rPr>
        <w:t>】</w:t>
      </w:r>
      <w:r w:rsidRPr="00DD78D5">
        <w:rPr>
          <w:rFonts w:hint="eastAsia"/>
        </w:rPr>
        <w:t>煙管（キセル）</w:t>
      </w:r>
    </w:p>
    <w:p w14:paraId="4BC9E7EE" w14:textId="2AED0523" w:rsidR="00A60D5F" w:rsidRPr="00DD78D5" w:rsidRDefault="00A60D5F" w:rsidP="00853BD9">
      <w:pPr>
        <w:pStyle w:val="a7"/>
        <w:numPr>
          <w:ilvl w:val="0"/>
          <w:numId w:val="13"/>
        </w:numPr>
        <w:ind w:leftChars="0"/>
      </w:pPr>
      <w:r w:rsidRPr="00820A35">
        <w:rPr>
          <w:rFonts w:hint="eastAsia"/>
        </w:rPr>
        <w:t>【</w:t>
      </w:r>
      <w:r w:rsidRPr="00820A35">
        <w:rPr>
          <w:rFonts w:hint="eastAsia"/>
        </w:rPr>
        <w:t>Y16</w:t>
      </w:r>
      <w:r w:rsidRPr="00820A35">
        <w:t>Q</w:t>
      </w:r>
      <w:r>
        <w:t>6</w:t>
      </w:r>
      <w:r w:rsidRPr="00820A35">
        <w:t>_1</w:t>
      </w:r>
      <w:r>
        <w:t>1</w:t>
      </w:r>
      <w:r w:rsidRPr="00820A35">
        <w:rPr>
          <w:rFonts w:hint="eastAsia"/>
        </w:rPr>
        <w:t>】</w:t>
      </w:r>
      <w:r w:rsidRPr="00DD78D5">
        <w:rPr>
          <w:rFonts w:hint="eastAsia"/>
        </w:rPr>
        <w:t>噛みタバコ</w:t>
      </w:r>
    </w:p>
    <w:p w14:paraId="1BD362DD" w14:textId="0B9BC36F" w:rsidR="00A60D5F" w:rsidRDefault="00A60D5F" w:rsidP="00853BD9">
      <w:pPr>
        <w:pStyle w:val="a7"/>
        <w:numPr>
          <w:ilvl w:val="0"/>
          <w:numId w:val="13"/>
        </w:numPr>
        <w:ind w:leftChars="0"/>
      </w:pPr>
      <w:r w:rsidRPr="00820A35">
        <w:rPr>
          <w:rFonts w:hint="eastAsia"/>
        </w:rPr>
        <w:t>【</w:t>
      </w:r>
      <w:r w:rsidRPr="00820A35">
        <w:rPr>
          <w:rFonts w:hint="eastAsia"/>
        </w:rPr>
        <w:t>Y16</w:t>
      </w:r>
      <w:r w:rsidRPr="00820A35">
        <w:t>Q</w:t>
      </w:r>
      <w:r>
        <w:t>6</w:t>
      </w:r>
      <w:r w:rsidRPr="00820A35">
        <w:t>_1</w:t>
      </w:r>
      <w:r>
        <w:t>2</w:t>
      </w:r>
      <w:r w:rsidRPr="00820A35">
        <w:rPr>
          <w:rFonts w:hint="eastAsia"/>
        </w:rPr>
        <w:t>】</w:t>
      </w:r>
      <w:r w:rsidRPr="00DD78D5">
        <w:rPr>
          <w:rFonts w:hint="eastAsia"/>
        </w:rPr>
        <w:t>スヌース等の嗅ぎタバコ</w:t>
      </w:r>
    </w:p>
    <w:p w14:paraId="5B6C4E90" w14:textId="6A583343" w:rsidR="007D43BB" w:rsidRPr="00DD78D5" w:rsidRDefault="00A60D5F" w:rsidP="00853BD9">
      <w:pPr>
        <w:pStyle w:val="a7"/>
        <w:numPr>
          <w:ilvl w:val="0"/>
          <w:numId w:val="13"/>
        </w:numPr>
        <w:ind w:leftChars="0"/>
        <w:rPr>
          <w:rFonts w:hint="eastAsia"/>
        </w:rPr>
      </w:pPr>
      <w:r w:rsidRPr="00820A35">
        <w:rPr>
          <w:rFonts w:hint="eastAsia"/>
        </w:rPr>
        <w:t>【</w:t>
      </w:r>
      <w:r w:rsidRPr="00820A35">
        <w:rPr>
          <w:rFonts w:hint="eastAsia"/>
        </w:rPr>
        <w:t>Y16</w:t>
      </w:r>
      <w:r w:rsidRPr="00820A35">
        <w:t>Q</w:t>
      </w:r>
      <w:r>
        <w:t>6</w:t>
      </w:r>
      <w:r w:rsidRPr="00820A35">
        <w:t>_1</w:t>
      </w:r>
      <w:r>
        <w:t>3</w:t>
      </w:r>
      <w:r w:rsidRPr="00820A35">
        <w:rPr>
          <w:rFonts w:hint="eastAsia"/>
        </w:rPr>
        <w:t>】</w:t>
      </w:r>
      <w:r>
        <w:rPr>
          <w:rFonts w:hint="eastAsia"/>
        </w:rPr>
        <w:t>水タバコ</w:t>
      </w:r>
    </w:p>
    <w:p w14:paraId="650EE3EB" w14:textId="77777777" w:rsidR="00F46A4D" w:rsidRPr="00F46A4D" w:rsidRDefault="00F46A4D" w:rsidP="00522B0A">
      <w:pPr>
        <w:rPr>
          <w:u w:val="single"/>
        </w:rPr>
      </w:pPr>
    </w:p>
    <w:p w14:paraId="074AA702" w14:textId="2C81037B" w:rsidR="00F46A4D" w:rsidRDefault="0094085B" w:rsidP="002654EA">
      <w:pPr>
        <w:rPr>
          <w:u w:val="single"/>
        </w:rPr>
      </w:pPr>
      <w:r w:rsidRPr="00AF7539">
        <w:rPr>
          <w:rFonts w:hint="eastAsia"/>
          <w:u w:val="single"/>
        </w:rPr>
        <w:t>★</w:t>
      </w:r>
      <w:r w:rsidR="00FD565B" w:rsidRPr="00AF7539">
        <w:rPr>
          <w:rFonts w:hint="eastAsia"/>
          <w:u w:val="single"/>
        </w:rPr>
        <w:t>電子タバコを</w:t>
      </w:r>
      <w:r w:rsidR="00CF4AE4" w:rsidRPr="0012316F">
        <w:rPr>
          <w:rFonts w:hint="eastAsia"/>
          <w:u w:val="single"/>
        </w:rPr>
        <w:t>最近</w:t>
      </w:r>
      <w:r w:rsidR="00CF4AE4" w:rsidRPr="0012316F">
        <w:rPr>
          <w:rFonts w:hint="eastAsia"/>
          <w:u w:val="single"/>
        </w:rPr>
        <w:t>1</w:t>
      </w:r>
      <w:r w:rsidR="00CF4AE4" w:rsidRPr="0012316F">
        <w:rPr>
          <w:rFonts w:hint="eastAsia"/>
          <w:u w:val="single"/>
        </w:rPr>
        <w:t>年間に</w:t>
      </w:r>
      <w:r w:rsidR="00FD565B" w:rsidRPr="00AF7539">
        <w:rPr>
          <w:rFonts w:hint="eastAsia"/>
          <w:u w:val="single"/>
        </w:rPr>
        <w:t>使用したことがある</w:t>
      </w:r>
      <w:r w:rsidR="00E12B4D" w:rsidRPr="00786052">
        <w:rPr>
          <w:rFonts w:hint="eastAsia"/>
          <w:u w:val="single"/>
        </w:rPr>
        <w:t>方にお伺いします。</w:t>
      </w:r>
    </w:p>
    <w:p w14:paraId="55F5BC23" w14:textId="77777777" w:rsidR="00CF4AE4" w:rsidRDefault="00CF4AE4" w:rsidP="002654EA">
      <w:r>
        <w:rPr>
          <w:rFonts w:hint="eastAsia"/>
          <w:u w:val="single"/>
        </w:rPr>
        <w:t>ここでの電子タバコには、</w:t>
      </w:r>
      <w:r>
        <w:rPr>
          <w:rFonts w:hint="eastAsia"/>
          <w:u w:val="single"/>
        </w:rPr>
        <w:t>Ploom</w:t>
      </w:r>
      <w:r>
        <w:rPr>
          <w:rFonts w:hint="eastAsia"/>
          <w:u w:val="single"/>
        </w:rPr>
        <w:t>および</w:t>
      </w:r>
      <w:r>
        <w:rPr>
          <w:rFonts w:hint="eastAsia"/>
          <w:u w:val="single"/>
        </w:rPr>
        <w:t>iQOS</w:t>
      </w:r>
      <w:r>
        <w:rPr>
          <w:rFonts w:hint="eastAsia"/>
          <w:u w:val="single"/>
        </w:rPr>
        <w:t>を含みます。</w:t>
      </w:r>
    </w:p>
    <w:p w14:paraId="4F3F5E56" w14:textId="77777777" w:rsidR="002654EA" w:rsidRPr="00DD78D5" w:rsidRDefault="00F46A4D" w:rsidP="002654EA">
      <w:r>
        <w:rPr>
          <w:rFonts w:hint="eastAsia"/>
        </w:rPr>
        <w:t>(</w:t>
      </w:r>
      <w:r w:rsidR="00730EF5">
        <w:rPr>
          <w:rFonts w:hint="eastAsia"/>
        </w:rPr>
        <w:t>7</w:t>
      </w:r>
      <w:r>
        <w:rPr>
          <w:rFonts w:hint="eastAsia"/>
        </w:rPr>
        <w:t xml:space="preserve">) </w:t>
      </w:r>
      <w:r w:rsidR="002654EA" w:rsidRPr="00DD78D5">
        <w:rPr>
          <w:rFonts w:hint="eastAsia"/>
        </w:rPr>
        <w:t>あなたは</w:t>
      </w:r>
      <w:r w:rsidR="00D7749D" w:rsidRPr="0012316F">
        <w:rPr>
          <w:rFonts w:hint="eastAsia"/>
        </w:rPr>
        <w:t>、</w:t>
      </w:r>
      <w:r w:rsidR="00D7749D" w:rsidRPr="0012316F">
        <w:rPr>
          <w:rFonts w:hint="eastAsia"/>
          <w:u w:val="single"/>
        </w:rPr>
        <w:t>最近</w:t>
      </w:r>
      <w:r w:rsidR="00D7749D" w:rsidRPr="0012316F">
        <w:rPr>
          <w:rFonts w:hint="eastAsia"/>
          <w:u w:val="single"/>
        </w:rPr>
        <w:t>1</w:t>
      </w:r>
      <w:r w:rsidR="00D7749D" w:rsidRPr="0012316F">
        <w:rPr>
          <w:rFonts w:hint="eastAsia"/>
          <w:u w:val="single"/>
        </w:rPr>
        <w:t>年間に</w:t>
      </w:r>
      <w:r w:rsidR="00D7749D" w:rsidRPr="0012316F">
        <w:rPr>
          <w:rFonts w:hint="eastAsia"/>
        </w:rPr>
        <w:t>、</w:t>
      </w:r>
      <w:r w:rsidR="00993383" w:rsidRPr="00DD78D5">
        <w:rPr>
          <w:rFonts w:hint="eastAsia"/>
        </w:rPr>
        <w:t>電子タバコ</w:t>
      </w:r>
      <w:r w:rsidR="002654EA" w:rsidRPr="00DD78D5">
        <w:rPr>
          <w:rFonts w:hint="eastAsia"/>
        </w:rPr>
        <w:t>を使用していて、以下のことがありましたか？</w:t>
      </w:r>
    </w:p>
    <w:p w14:paraId="4D12D7FE" w14:textId="1B773388" w:rsidR="00A366A5" w:rsidRPr="00DD78D5" w:rsidRDefault="00974893" w:rsidP="00853BD9">
      <w:pPr>
        <w:pStyle w:val="a7"/>
        <w:numPr>
          <w:ilvl w:val="0"/>
          <w:numId w:val="2"/>
        </w:numPr>
        <w:ind w:leftChars="0" w:firstLine="6"/>
      </w:pPr>
      <w:r w:rsidRPr="00974893">
        <w:rPr>
          <w:rFonts w:hint="eastAsia"/>
        </w:rPr>
        <w:t>【</w:t>
      </w:r>
      <w:r w:rsidRPr="00974893">
        <w:rPr>
          <w:rFonts w:hint="eastAsia"/>
        </w:rPr>
        <w:t>Y16</w:t>
      </w:r>
      <w:r w:rsidRPr="00974893">
        <w:t>Q</w:t>
      </w:r>
      <w:r>
        <w:t>7</w:t>
      </w:r>
      <w:r w:rsidRPr="00974893">
        <w:t>_1</w:t>
      </w:r>
      <w:r w:rsidRPr="00974893">
        <w:rPr>
          <w:rFonts w:hint="eastAsia"/>
        </w:rPr>
        <w:t>】</w:t>
      </w:r>
      <w:r w:rsidR="00193B66" w:rsidRPr="00DD78D5">
        <w:rPr>
          <w:rFonts w:hint="eastAsia"/>
        </w:rPr>
        <w:t>電子タバコを</w:t>
      </w:r>
      <w:r w:rsidR="00A366A5" w:rsidRPr="00DD78D5">
        <w:rPr>
          <w:rFonts w:hint="eastAsia"/>
        </w:rPr>
        <w:t>使用して、気分が落ち着いた</w:t>
      </w:r>
    </w:p>
    <w:p w14:paraId="66F50170" w14:textId="037D2264" w:rsidR="00A366A5" w:rsidRPr="00DD78D5" w:rsidRDefault="00974893" w:rsidP="00853BD9">
      <w:pPr>
        <w:pStyle w:val="a7"/>
        <w:numPr>
          <w:ilvl w:val="0"/>
          <w:numId w:val="2"/>
        </w:numPr>
        <w:ind w:leftChars="0" w:firstLine="6"/>
      </w:pPr>
      <w:r w:rsidRPr="00974893">
        <w:rPr>
          <w:rFonts w:hint="eastAsia"/>
        </w:rPr>
        <w:t>【</w:t>
      </w:r>
      <w:r w:rsidRPr="00974893">
        <w:rPr>
          <w:rFonts w:hint="eastAsia"/>
        </w:rPr>
        <w:t>Y16</w:t>
      </w:r>
      <w:r w:rsidRPr="00974893">
        <w:t>Q</w:t>
      </w:r>
      <w:r>
        <w:t>7_2</w:t>
      </w:r>
      <w:r w:rsidRPr="00974893">
        <w:rPr>
          <w:rFonts w:hint="eastAsia"/>
        </w:rPr>
        <w:t>】</w:t>
      </w:r>
      <w:r w:rsidR="00A366A5" w:rsidRPr="00DD78D5">
        <w:rPr>
          <w:rFonts w:hint="eastAsia"/>
        </w:rPr>
        <w:t>電子タバコを使用して、ストレスが解消されたと感じた</w:t>
      </w:r>
    </w:p>
    <w:p w14:paraId="6045218B" w14:textId="155EC570" w:rsidR="00AA39FE" w:rsidRPr="00DD78D5" w:rsidRDefault="00974893" w:rsidP="00853BD9">
      <w:pPr>
        <w:pStyle w:val="a7"/>
        <w:numPr>
          <w:ilvl w:val="0"/>
          <w:numId w:val="2"/>
        </w:numPr>
        <w:ind w:leftChars="0" w:firstLine="6"/>
      </w:pPr>
      <w:r w:rsidRPr="00974893">
        <w:rPr>
          <w:rFonts w:hint="eastAsia"/>
        </w:rPr>
        <w:t>【</w:t>
      </w:r>
      <w:r w:rsidRPr="00974893">
        <w:rPr>
          <w:rFonts w:hint="eastAsia"/>
        </w:rPr>
        <w:t>Y16</w:t>
      </w:r>
      <w:r w:rsidRPr="00974893">
        <w:t>Q</w:t>
      </w:r>
      <w:r>
        <w:t>7_3</w:t>
      </w:r>
      <w:r w:rsidRPr="00974893">
        <w:rPr>
          <w:rFonts w:hint="eastAsia"/>
        </w:rPr>
        <w:t>】</w:t>
      </w:r>
      <w:r w:rsidR="00A42508" w:rsidRPr="00DD78D5">
        <w:rPr>
          <w:rFonts w:hint="eastAsia"/>
        </w:rPr>
        <w:t>電子タバコが、壊れている等の</w:t>
      </w:r>
      <w:r w:rsidR="00A42508" w:rsidRPr="00DD78D5">
        <w:t>不良品</w:t>
      </w:r>
      <w:r w:rsidR="00A42508" w:rsidRPr="00DD78D5">
        <w:rPr>
          <w:rFonts w:hint="eastAsia"/>
        </w:rPr>
        <w:t>もしくは</w:t>
      </w:r>
      <w:r w:rsidR="00A42508" w:rsidRPr="00DD78D5">
        <w:t>欠陥商品</w:t>
      </w:r>
      <w:r w:rsidR="00A366A5" w:rsidRPr="00DD78D5">
        <w:rPr>
          <w:rFonts w:hint="eastAsia"/>
        </w:rPr>
        <w:t>だった</w:t>
      </w:r>
    </w:p>
    <w:p w14:paraId="5724B500" w14:textId="74CCA57E" w:rsidR="00A42508" w:rsidRPr="00DD78D5" w:rsidRDefault="00974893" w:rsidP="00853BD9">
      <w:pPr>
        <w:pStyle w:val="a7"/>
        <w:numPr>
          <w:ilvl w:val="0"/>
          <w:numId w:val="2"/>
        </w:numPr>
        <w:ind w:leftChars="0" w:firstLine="6"/>
      </w:pPr>
      <w:r w:rsidRPr="00974893">
        <w:rPr>
          <w:rFonts w:hint="eastAsia"/>
        </w:rPr>
        <w:t>【</w:t>
      </w:r>
      <w:r w:rsidRPr="00974893">
        <w:rPr>
          <w:rFonts w:hint="eastAsia"/>
        </w:rPr>
        <w:t>Y16</w:t>
      </w:r>
      <w:r w:rsidRPr="00974893">
        <w:t>Q</w:t>
      </w:r>
      <w:r>
        <w:t>7_4</w:t>
      </w:r>
      <w:r w:rsidRPr="00974893">
        <w:rPr>
          <w:rFonts w:hint="eastAsia"/>
        </w:rPr>
        <w:t>】</w:t>
      </w:r>
      <w:r w:rsidR="00AA39FE" w:rsidRPr="00DD78D5">
        <w:rPr>
          <w:rFonts w:hint="eastAsia"/>
        </w:rPr>
        <w:t>電子タバコを使用して、機械が爆発</w:t>
      </w:r>
      <w:r w:rsidR="00AA39FE">
        <w:rPr>
          <w:rFonts w:hint="eastAsia"/>
        </w:rPr>
        <w:t>した</w:t>
      </w:r>
    </w:p>
    <w:p w14:paraId="3640A33B" w14:textId="189FCA14" w:rsidR="00A42508" w:rsidRPr="00DD78D5" w:rsidRDefault="00974893" w:rsidP="00853BD9">
      <w:pPr>
        <w:pStyle w:val="a7"/>
        <w:numPr>
          <w:ilvl w:val="0"/>
          <w:numId w:val="2"/>
        </w:numPr>
        <w:ind w:leftChars="0" w:firstLine="6"/>
      </w:pPr>
      <w:r w:rsidRPr="00974893">
        <w:rPr>
          <w:rFonts w:hint="eastAsia"/>
        </w:rPr>
        <w:t>【</w:t>
      </w:r>
      <w:r w:rsidRPr="00974893">
        <w:rPr>
          <w:rFonts w:hint="eastAsia"/>
        </w:rPr>
        <w:t>Y16</w:t>
      </w:r>
      <w:r w:rsidRPr="00974893">
        <w:t>Q</w:t>
      </w:r>
      <w:r>
        <w:t>7_5</w:t>
      </w:r>
      <w:r w:rsidRPr="00974893">
        <w:rPr>
          <w:rFonts w:hint="eastAsia"/>
        </w:rPr>
        <w:t>】</w:t>
      </w:r>
      <w:r w:rsidR="00A366A5" w:rsidRPr="00DD78D5">
        <w:rPr>
          <w:rFonts w:hint="eastAsia"/>
        </w:rPr>
        <w:t>電子タバコを使用して、のどが痛くなった</w:t>
      </w:r>
    </w:p>
    <w:p w14:paraId="68C2ED4A" w14:textId="475F3484" w:rsidR="00D67A72" w:rsidRPr="00DD78D5" w:rsidRDefault="00974893" w:rsidP="00853BD9">
      <w:pPr>
        <w:pStyle w:val="a7"/>
        <w:numPr>
          <w:ilvl w:val="0"/>
          <w:numId w:val="2"/>
        </w:numPr>
        <w:ind w:leftChars="0" w:firstLine="6"/>
      </w:pPr>
      <w:r w:rsidRPr="00974893">
        <w:rPr>
          <w:rFonts w:hint="eastAsia"/>
        </w:rPr>
        <w:t>【</w:t>
      </w:r>
      <w:r w:rsidRPr="00974893">
        <w:rPr>
          <w:rFonts w:hint="eastAsia"/>
        </w:rPr>
        <w:t>Y16</w:t>
      </w:r>
      <w:r w:rsidRPr="00974893">
        <w:t>Q</w:t>
      </w:r>
      <w:r>
        <w:t>7_6</w:t>
      </w:r>
      <w:r w:rsidRPr="00974893">
        <w:rPr>
          <w:rFonts w:hint="eastAsia"/>
        </w:rPr>
        <w:t>】</w:t>
      </w:r>
      <w:r w:rsidR="00A42508" w:rsidRPr="00DD78D5">
        <w:rPr>
          <w:rFonts w:hint="eastAsia"/>
        </w:rPr>
        <w:t>電子タバコを</w:t>
      </w:r>
      <w:r w:rsidR="00A366A5" w:rsidRPr="00DD78D5">
        <w:rPr>
          <w:rFonts w:hint="eastAsia"/>
        </w:rPr>
        <w:t>使用して</w:t>
      </w:r>
      <w:r w:rsidR="00A42508" w:rsidRPr="00DD78D5">
        <w:rPr>
          <w:rFonts w:hint="eastAsia"/>
        </w:rPr>
        <w:t>、目が痛く</w:t>
      </w:r>
      <w:r w:rsidR="00A366A5" w:rsidRPr="00DD78D5">
        <w:rPr>
          <w:rFonts w:hint="eastAsia"/>
        </w:rPr>
        <w:t>なった</w:t>
      </w:r>
    </w:p>
    <w:p w14:paraId="19162E70" w14:textId="6C09FA2F" w:rsidR="00A42508" w:rsidRPr="00DD78D5" w:rsidRDefault="00974893" w:rsidP="00853BD9">
      <w:pPr>
        <w:pStyle w:val="a7"/>
        <w:numPr>
          <w:ilvl w:val="0"/>
          <w:numId w:val="2"/>
        </w:numPr>
        <w:ind w:leftChars="0" w:firstLine="6"/>
      </w:pPr>
      <w:r w:rsidRPr="00974893">
        <w:rPr>
          <w:rFonts w:hint="eastAsia"/>
        </w:rPr>
        <w:t>【</w:t>
      </w:r>
      <w:r w:rsidRPr="00974893">
        <w:rPr>
          <w:rFonts w:hint="eastAsia"/>
        </w:rPr>
        <w:t>Y16</w:t>
      </w:r>
      <w:r w:rsidRPr="00974893">
        <w:t>Q</w:t>
      </w:r>
      <w:r>
        <w:t>7_7</w:t>
      </w:r>
      <w:r w:rsidRPr="00974893">
        <w:rPr>
          <w:rFonts w:hint="eastAsia"/>
        </w:rPr>
        <w:t>】</w:t>
      </w:r>
      <w:r w:rsidR="00A366A5" w:rsidRPr="00DD78D5">
        <w:rPr>
          <w:rFonts w:hint="eastAsia"/>
        </w:rPr>
        <w:t>電子タバコを使用して、気分が悪くなった</w:t>
      </w:r>
    </w:p>
    <w:p w14:paraId="03005083" w14:textId="210CEE44" w:rsidR="00AA39FE" w:rsidRPr="00DD78D5" w:rsidRDefault="00974893" w:rsidP="00853BD9">
      <w:pPr>
        <w:pStyle w:val="a7"/>
        <w:numPr>
          <w:ilvl w:val="0"/>
          <w:numId w:val="2"/>
        </w:numPr>
        <w:ind w:leftChars="0" w:firstLine="6"/>
      </w:pPr>
      <w:r w:rsidRPr="00974893">
        <w:rPr>
          <w:rFonts w:hint="eastAsia"/>
        </w:rPr>
        <w:t>【</w:t>
      </w:r>
      <w:r w:rsidRPr="00974893">
        <w:rPr>
          <w:rFonts w:hint="eastAsia"/>
        </w:rPr>
        <w:t>Y16</w:t>
      </w:r>
      <w:r w:rsidRPr="00974893">
        <w:t>Q</w:t>
      </w:r>
      <w:r>
        <w:t>7_8</w:t>
      </w:r>
      <w:r w:rsidRPr="00974893">
        <w:rPr>
          <w:rFonts w:hint="eastAsia"/>
        </w:rPr>
        <w:t>】</w:t>
      </w:r>
      <w:r w:rsidR="00993383" w:rsidRPr="00DD78D5">
        <w:rPr>
          <w:rFonts w:hint="eastAsia"/>
        </w:rPr>
        <w:t>電子タバコ</w:t>
      </w:r>
      <w:r w:rsidR="00A366A5" w:rsidRPr="00DD78D5">
        <w:rPr>
          <w:rFonts w:hint="eastAsia"/>
        </w:rPr>
        <w:t>を使用して、歯が折れた</w:t>
      </w:r>
    </w:p>
    <w:p w14:paraId="3E1D728E" w14:textId="6B1BF13B" w:rsidR="002654EA" w:rsidRPr="00DD78D5" w:rsidRDefault="00974893" w:rsidP="00853BD9">
      <w:pPr>
        <w:pStyle w:val="a7"/>
        <w:numPr>
          <w:ilvl w:val="0"/>
          <w:numId w:val="2"/>
        </w:numPr>
        <w:ind w:leftChars="0" w:firstLine="6"/>
      </w:pPr>
      <w:r w:rsidRPr="00974893">
        <w:rPr>
          <w:rFonts w:hint="eastAsia"/>
        </w:rPr>
        <w:t>【</w:t>
      </w:r>
      <w:r w:rsidRPr="00974893">
        <w:rPr>
          <w:rFonts w:hint="eastAsia"/>
        </w:rPr>
        <w:t>Y16</w:t>
      </w:r>
      <w:r w:rsidRPr="00974893">
        <w:t>Q</w:t>
      </w:r>
      <w:r>
        <w:t>7_9</w:t>
      </w:r>
      <w:r w:rsidRPr="00974893">
        <w:rPr>
          <w:rFonts w:hint="eastAsia"/>
        </w:rPr>
        <w:t>】</w:t>
      </w:r>
      <w:r w:rsidR="00AA39FE">
        <w:rPr>
          <w:rFonts w:hint="eastAsia"/>
        </w:rPr>
        <w:t>電子タバコを使用して、口の中を切るなどのケガ</w:t>
      </w:r>
      <w:r w:rsidR="00AA39FE" w:rsidRPr="00DD78D5">
        <w:rPr>
          <w:rFonts w:hint="eastAsia"/>
        </w:rPr>
        <w:t>をした</w:t>
      </w:r>
    </w:p>
    <w:p w14:paraId="0AC07793" w14:textId="377A02CB" w:rsidR="00D67A72" w:rsidRPr="00DD78D5" w:rsidRDefault="00974893" w:rsidP="00853BD9">
      <w:pPr>
        <w:pStyle w:val="a7"/>
        <w:numPr>
          <w:ilvl w:val="0"/>
          <w:numId w:val="2"/>
        </w:numPr>
        <w:ind w:leftChars="0" w:firstLine="6"/>
      </w:pPr>
      <w:r w:rsidRPr="00974893">
        <w:rPr>
          <w:rFonts w:hint="eastAsia"/>
        </w:rPr>
        <w:t>【</w:t>
      </w:r>
      <w:r w:rsidRPr="00974893">
        <w:rPr>
          <w:rFonts w:hint="eastAsia"/>
        </w:rPr>
        <w:t>Y16</w:t>
      </w:r>
      <w:r w:rsidRPr="00974893">
        <w:t>Q</w:t>
      </w:r>
      <w:r>
        <w:t>7</w:t>
      </w:r>
      <w:r w:rsidRPr="00974893">
        <w:t>_1</w:t>
      </w:r>
      <w:r>
        <w:t>0</w:t>
      </w:r>
      <w:r w:rsidRPr="00974893">
        <w:rPr>
          <w:rFonts w:hint="eastAsia"/>
        </w:rPr>
        <w:t>】</w:t>
      </w:r>
      <w:r w:rsidR="00D67A72" w:rsidRPr="00DD78D5">
        <w:rPr>
          <w:rFonts w:hint="eastAsia"/>
        </w:rPr>
        <w:t>電子タバコを使用して、上記</w:t>
      </w:r>
      <w:r w:rsidR="006A0075" w:rsidRPr="00DD78D5">
        <w:rPr>
          <w:rFonts w:hint="eastAsia"/>
        </w:rPr>
        <w:t>4-9</w:t>
      </w:r>
      <w:r w:rsidR="00D67A72" w:rsidRPr="00DD78D5">
        <w:rPr>
          <w:rFonts w:hint="eastAsia"/>
        </w:rPr>
        <w:t>以外のけがや症状</w:t>
      </w:r>
    </w:p>
    <w:p w14:paraId="14B7FF8C" w14:textId="078701D9" w:rsidR="00A42508" w:rsidRPr="00DD78D5" w:rsidRDefault="00974893" w:rsidP="00853BD9">
      <w:pPr>
        <w:pStyle w:val="a7"/>
        <w:numPr>
          <w:ilvl w:val="0"/>
          <w:numId w:val="2"/>
        </w:numPr>
        <w:ind w:leftChars="0" w:firstLine="6"/>
      </w:pPr>
      <w:r w:rsidRPr="00974893">
        <w:rPr>
          <w:rFonts w:hint="eastAsia"/>
        </w:rPr>
        <w:t>【</w:t>
      </w:r>
      <w:r w:rsidRPr="00974893">
        <w:rPr>
          <w:rFonts w:hint="eastAsia"/>
        </w:rPr>
        <w:t>Y16</w:t>
      </w:r>
      <w:r w:rsidRPr="00974893">
        <w:t>Q</w:t>
      </w:r>
      <w:r>
        <w:t>7</w:t>
      </w:r>
      <w:r w:rsidRPr="00974893">
        <w:t>_1</w:t>
      </w:r>
      <w:r>
        <w:t>1</w:t>
      </w:r>
      <w:r w:rsidRPr="00974893">
        <w:rPr>
          <w:rFonts w:hint="eastAsia"/>
        </w:rPr>
        <w:t>】</w:t>
      </w:r>
      <w:r w:rsidR="00A42508" w:rsidRPr="00DD78D5">
        <w:rPr>
          <w:rFonts w:hint="eastAsia"/>
        </w:rPr>
        <w:t>電子タバコ</w:t>
      </w:r>
      <w:r w:rsidR="00E53C62">
        <w:rPr>
          <w:rFonts w:hint="eastAsia"/>
        </w:rPr>
        <w:t>の本体を使って、大麻や危険ドラッグなど薬物</w:t>
      </w:r>
      <w:r w:rsidR="00A366A5" w:rsidRPr="00DD78D5">
        <w:rPr>
          <w:rFonts w:hint="eastAsia"/>
        </w:rPr>
        <w:t>のカートリッジを使用した</w:t>
      </w:r>
      <w:r w:rsidR="00A42508" w:rsidRPr="00DD78D5">
        <w:rPr>
          <w:rFonts w:hint="eastAsia"/>
        </w:rPr>
        <w:t xml:space="preserve">　</w:t>
      </w:r>
      <w:r w:rsidR="00C555AC" w:rsidRPr="00DD78D5">
        <w:fldChar w:fldCharType="begin"/>
      </w:r>
      <w:r w:rsidR="000D5A7D">
        <w:instrText xml:space="preserve"> ADDIN EN.CITE &lt;EndNote&gt;&lt;Cite&gt;&lt;Author&gt;WHO&lt;/Author&gt;&lt;Year&gt;2014&lt;/Year&gt;&lt;RecNum&gt;2778&lt;/RecNum&gt;&lt;DisplayText&gt;[3]&lt;/DisplayText&gt;&lt;record&gt;&lt;rec-number&gt;2778&lt;/rec-number&gt;&lt;foreign-keys&gt;&lt;key app="EN" db-id="22ptzzx0h2520aex2dlxeef399vaepspfrv5"&gt;2778&lt;/key&gt;&lt;/foreign-keys&gt;&lt;ref-type name="Web Page"&gt;12&lt;/ref-type&gt;&lt;contributors&gt;&lt;authors&gt;&lt;author&gt;WHO&lt;/author&gt;&lt;/authors&gt;&lt;/contributors&gt;&lt;titles&gt;&lt;title&gt;Electronic nicotine delivery systems: Report by WHO&lt;/title&gt;&lt;secondary-title&gt;Conference of the Parties to the WHO Framework Convention on Tobacco Control&lt;/secondary-title&gt;&lt;/titles&gt;&lt;volume&gt;2014&lt;/volume&gt;&lt;number&gt;11 November&lt;/number&gt;&lt;dates&gt;&lt;year&gt;2014&lt;/year&gt;&lt;/dates&gt;&lt;pub-location&gt;Moscow, Russian Federation&lt;/pub-location&gt;&lt;urls&gt;&lt;related-urls&gt;&lt;url&gt;http://apps.who.int/gb/fctc/PDF/cop6/FCTC_COP6_10Rev1-en.pdf&lt;/url&gt;&lt;/related-urls&gt;&lt;/urls&gt;&lt;research-notes&gt;COP6 ENDS&lt;/research-notes&gt;&lt;/record&gt;&lt;/Cite&gt;&lt;/EndNote&gt;</w:instrText>
      </w:r>
      <w:r w:rsidR="00C555AC" w:rsidRPr="00DD78D5">
        <w:fldChar w:fldCharType="separate"/>
      </w:r>
      <w:r w:rsidR="000D5A7D">
        <w:rPr>
          <w:noProof/>
        </w:rPr>
        <w:t>[</w:t>
      </w:r>
      <w:hyperlink w:anchor="_ENREF_3" w:tooltip="WHO, 2014 #2778" w:history="1">
        <w:r w:rsidR="00730EF5">
          <w:rPr>
            <w:noProof/>
          </w:rPr>
          <w:t>3</w:t>
        </w:r>
      </w:hyperlink>
      <w:r w:rsidR="000D5A7D">
        <w:rPr>
          <w:noProof/>
        </w:rPr>
        <w:t>]</w:t>
      </w:r>
      <w:r w:rsidR="00C555AC" w:rsidRPr="00DD78D5">
        <w:fldChar w:fldCharType="end"/>
      </w:r>
    </w:p>
    <w:p w14:paraId="71D359B9" w14:textId="0422AE6B" w:rsidR="002654EA" w:rsidRPr="00DD78D5" w:rsidRDefault="00974893" w:rsidP="00853BD9">
      <w:pPr>
        <w:pStyle w:val="a7"/>
        <w:numPr>
          <w:ilvl w:val="0"/>
          <w:numId w:val="2"/>
        </w:numPr>
        <w:ind w:leftChars="0" w:firstLine="6"/>
      </w:pPr>
      <w:r w:rsidRPr="00974893">
        <w:rPr>
          <w:rFonts w:hint="eastAsia"/>
        </w:rPr>
        <w:t>【</w:t>
      </w:r>
      <w:r w:rsidRPr="00974893">
        <w:rPr>
          <w:rFonts w:hint="eastAsia"/>
        </w:rPr>
        <w:t>Y16</w:t>
      </w:r>
      <w:r w:rsidRPr="00974893">
        <w:t>Q</w:t>
      </w:r>
      <w:r>
        <w:t>7</w:t>
      </w:r>
      <w:r w:rsidRPr="00974893">
        <w:t>_1</w:t>
      </w:r>
      <w:r>
        <w:t>2</w:t>
      </w:r>
      <w:r w:rsidRPr="00974893">
        <w:rPr>
          <w:rFonts w:hint="eastAsia"/>
        </w:rPr>
        <w:t>】</w:t>
      </w:r>
      <w:r w:rsidR="00993383" w:rsidRPr="00DD78D5">
        <w:rPr>
          <w:rFonts w:hint="eastAsia"/>
        </w:rPr>
        <w:t>電子タバコ</w:t>
      </w:r>
      <w:r w:rsidR="002654EA" w:rsidRPr="00DD78D5">
        <w:rPr>
          <w:rFonts w:hint="eastAsia"/>
        </w:rPr>
        <w:t>のリキッドがあなたや他の人の皮膚</w:t>
      </w:r>
      <w:r w:rsidR="00FD75FC" w:rsidRPr="00DD78D5">
        <w:rPr>
          <w:rFonts w:hint="eastAsia"/>
        </w:rPr>
        <w:t>や粘膜</w:t>
      </w:r>
      <w:r w:rsidR="00A366A5" w:rsidRPr="00DD78D5">
        <w:rPr>
          <w:rFonts w:hint="eastAsia"/>
        </w:rPr>
        <w:t>に付着した</w:t>
      </w:r>
    </w:p>
    <w:p w14:paraId="5426136E" w14:textId="6528A63C" w:rsidR="002654EA" w:rsidRPr="00DD78D5" w:rsidRDefault="00974893" w:rsidP="00853BD9">
      <w:pPr>
        <w:pStyle w:val="a7"/>
        <w:numPr>
          <w:ilvl w:val="0"/>
          <w:numId w:val="2"/>
        </w:numPr>
        <w:ind w:leftChars="0" w:firstLine="6"/>
      </w:pPr>
      <w:r w:rsidRPr="00974893">
        <w:rPr>
          <w:rFonts w:hint="eastAsia"/>
        </w:rPr>
        <w:t>【</w:t>
      </w:r>
      <w:r w:rsidRPr="00974893">
        <w:rPr>
          <w:rFonts w:hint="eastAsia"/>
        </w:rPr>
        <w:t>Y16</w:t>
      </w:r>
      <w:r w:rsidRPr="00974893">
        <w:t>Q</w:t>
      </w:r>
      <w:r>
        <w:t>7</w:t>
      </w:r>
      <w:r w:rsidRPr="00974893">
        <w:t>_1</w:t>
      </w:r>
      <w:r>
        <w:t>3</w:t>
      </w:r>
      <w:r w:rsidRPr="00974893">
        <w:rPr>
          <w:rFonts w:hint="eastAsia"/>
        </w:rPr>
        <w:t>】</w:t>
      </w:r>
      <w:r w:rsidR="002654EA" w:rsidRPr="00DD78D5">
        <w:rPr>
          <w:rFonts w:hint="eastAsia"/>
        </w:rPr>
        <w:t>赤ちゃんや子どもが</w:t>
      </w:r>
      <w:r w:rsidR="00993383" w:rsidRPr="00DD78D5">
        <w:rPr>
          <w:rFonts w:hint="eastAsia"/>
        </w:rPr>
        <w:t>電子タバコ</w:t>
      </w:r>
      <w:r w:rsidR="00A366A5" w:rsidRPr="00DD78D5">
        <w:rPr>
          <w:rFonts w:hint="eastAsia"/>
        </w:rPr>
        <w:t>のリキッドを飲んでしまった</w:t>
      </w:r>
    </w:p>
    <w:p w14:paraId="53C43B4D" w14:textId="77777777" w:rsidR="002654EA" w:rsidRPr="00DD78D5" w:rsidRDefault="002654EA" w:rsidP="002654EA">
      <w:r w:rsidRPr="00DD78D5">
        <w:rPr>
          <w:rFonts w:hint="eastAsia"/>
        </w:rPr>
        <w:t>選択肢</w:t>
      </w:r>
    </w:p>
    <w:p w14:paraId="2A23D8BC" w14:textId="77777777" w:rsidR="002654EA" w:rsidRPr="00DD78D5" w:rsidRDefault="002654EA" w:rsidP="00853BD9">
      <w:pPr>
        <w:pStyle w:val="a7"/>
        <w:numPr>
          <w:ilvl w:val="0"/>
          <w:numId w:val="1"/>
        </w:numPr>
        <w:ind w:leftChars="0" w:firstLine="6"/>
      </w:pPr>
      <w:r w:rsidRPr="00DD78D5">
        <w:rPr>
          <w:rFonts w:hint="eastAsia"/>
        </w:rPr>
        <w:t>全くなかった</w:t>
      </w:r>
    </w:p>
    <w:p w14:paraId="3C3E5D05" w14:textId="77777777" w:rsidR="002654EA" w:rsidRPr="00DD78D5" w:rsidRDefault="005052E6" w:rsidP="00853BD9">
      <w:pPr>
        <w:pStyle w:val="a7"/>
        <w:numPr>
          <w:ilvl w:val="0"/>
          <w:numId w:val="1"/>
        </w:numPr>
        <w:ind w:leftChars="0" w:firstLine="6"/>
      </w:pPr>
      <w:r w:rsidRPr="00DD78D5">
        <w:rPr>
          <w:rFonts w:hint="eastAsia"/>
        </w:rPr>
        <w:t>1</w:t>
      </w:r>
      <w:r w:rsidR="002654EA" w:rsidRPr="00DD78D5">
        <w:rPr>
          <w:rFonts w:hint="eastAsia"/>
        </w:rPr>
        <w:t>回あった</w:t>
      </w:r>
    </w:p>
    <w:p w14:paraId="3F834F8D" w14:textId="77777777" w:rsidR="0033334F" w:rsidRPr="00DD78D5" w:rsidRDefault="005052E6" w:rsidP="00853BD9">
      <w:pPr>
        <w:pStyle w:val="a7"/>
        <w:numPr>
          <w:ilvl w:val="0"/>
          <w:numId w:val="1"/>
        </w:numPr>
        <w:ind w:leftChars="0" w:firstLine="6"/>
      </w:pPr>
      <w:r w:rsidRPr="00DD78D5">
        <w:rPr>
          <w:rFonts w:hint="eastAsia"/>
        </w:rPr>
        <w:t>2</w:t>
      </w:r>
      <w:r w:rsidR="0033334F" w:rsidRPr="00DD78D5">
        <w:rPr>
          <w:rFonts w:hint="eastAsia"/>
        </w:rPr>
        <w:t>回あった</w:t>
      </w:r>
    </w:p>
    <w:p w14:paraId="2B8F99AF" w14:textId="77777777" w:rsidR="002654EA" w:rsidRPr="00DD78D5" w:rsidRDefault="005052E6" w:rsidP="00853BD9">
      <w:pPr>
        <w:pStyle w:val="a7"/>
        <w:numPr>
          <w:ilvl w:val="0"/>
          <w:numId w:val="1"/>
        </w:numPr>
        <w:ind w:leftChars="0" w:firstLine="6"/>
      </w:pPr>
      <w:r w:rsidRPr="00DD78D5">
        <w:rPr>
          <w:rFonts w:hint="eastAsia"/>
        </w:rPr>
        <w:t>3</w:t>
      </w:r>
      <w:r w:rsidR="002654EA" w:rsidRPr="00DD78D5">
        <w:rPr>
          <w:rFonts w:hint="eastAsia"/>
        </w:rPr>
        <w:t>回あった</w:t>
      </w:r>
    </w:p>
    <w:p w14:paraId="3F0790A9" w14:textId="77777777" w:rsidR="00220665" w:rsidRPr="00DD78D5" w:rsidRDefault="005052E6" w:rsidP="00853BD9">
      <w:pPr>
        <w:pStyle w:val="a7"/>
        <w:numPr>
          <w:ilvl w:val="0"/>
          <w:numId w:val="1"/>
        </w:numPr>
        <w:ind w:leftChars="0" w:firstLine="6"/>
      </w:pPr>
      <w:r w:rsidRPr="00DD78D5">
        <w:rPr>
          <w:rFonts w:hint="eastAsia"/>
        </w:rPr>
        <w:t>4</w:t>
      </w:r>
      <w:r w:rsidR="002654EA" w:rsidRPr="00DD78D5">
        <w:rPr>
          <w:rFonts w:hint="eastAsia"/>
        </w:rPr>
        <w:t>回</w:t>
      </w:r>
      <w:r w:rsidR="00220665" w:rsidRPr="00DD78D5">
        <w:rPr>
          <w:rFonts w:hint="eastAsia"/>
        </w:rPr>
        <w:t>あった</w:t>
      </w:r>
    </w:p>
    <w:p w14:paraId="2045852E" w14:textId="77777777" w:rsidR="002654EA" w:rsidRPr="00DD78D5" w:rsidRDefault="005052E6" w:rsidP="00853BD9">
      <w:pPr>
        <w:pStyle w:val="a7"/>
        <w:numPr>
          <w:ilvl w:val="0"/>
          <w:numId w:val="1"/>
        </w:numPr>
        <w:ind w:leftChars="0" w:firstLine="6"/>
      </w:pPr>
      <w:r w:rsidRPr="00DD78D5">
        <w:rPr>
          <w:rFonts w:hint="eastAsia"/>
        </w:rPr>
        <w:t>5</w:t>
      </w:r>
      <w:r w:rsidR="00220665" w:rsidRPr="00DD78D5">
        <w:rPr>
          <w:rFonts w:hint="eastAsia"/>
        </w:rPr>
        <w:t>回</w:t>
      </w:r>
      <w:r w:rsidR="002654EA" w:rsidRPr="00DD78D5">
        <w:rPr>
          <w:rFonts w:hint="eastAsia"/>
        </w:rPr>
        <w:t>以上あった</w:t>
      </w:r>
    </w:p>
    <w:p w14:paraId="2612EAC3" w14:textId="77777777" w:rsidR="001D0CCD" w:rsidRDefault="001D0CCD" w:rsidP="001D0CCD">
      <w:pPr>
        <w:pStyle w:val="a7"/>
        <w:ind w:leftChars="0" w:left="426"/>
      </w:pPr>
    </w:p>
    <w:p w14:paraId="276CC344" w14:textId="7B1D992E" w:rsidR="00730EF5" w:rsidRPr="00DD78D5" w:rsidRDefault="00730EF5" w:rsidP="00730EF5">
      <w:r>
        <w:rPr>
          <w:rFonts w:hint="eastAsia"/>
        </w:rPr>
        <w:lastRenderedPageBreak/>
        <w:t>(</w:t>
      </w:r>
      <w:r w:rsidRPr="00730EF5">
        <w:rPr>
          <w:rFonts w:hint="eastAsia"/>
        </w:rPr>
        <w:t>8</w:t>
      </w:r>
      <w:r>
        <w:rPr>
          <w:rFonts w:hint="eastAsia"/>
        </w:rPr>
        <w:t xml:space="preserve">) </w:t>
      </w:r>
      <w:r w:rsidRPr="00730EF5">
        <w:rPr>
          <w:rFonts w:hint="eastAsia"/>
        </w:rPr>
        <w:t>あなたが、最近</w:t>
      </w:r>
      <w:r w:rsidRPr="00730EF5">
        <w:rPr>
          <w:rFonts w:hint="eastAsia"/>
        </w:rPr>
        <w:t>1</w:t>
      </w:r>
      <w:r w:rsidRPr="00730EF5">
        <w:rPr>
          <w:rFonts w:hint="eastAsia"/>
        </w:rPr>
        <w:t>年間に、電子タバコを使用した理由としてあてはまりますか。それぞれについてお答えく</w:t>
      </w:r>
      <w:r>
        <w:rPr>
          <w:rFonts w:hint="eastAsia"/>
        </w:rPr>
        <w:t>ださい。</w:t>
      </w:r>
    </w:p>
    <w:p w14:paraId="128BDDCD" w14:textId="43CD6D18" w:rsidR="00730EF5" w:rsidRDefault="00730EF5" w:rsidP="00730EF5">
      <w:r>
        <w:rPr>
          <w:rFonts w:hint="eastAsia"/>
        </w:rPr>
        <w:t>1.</w:t>
      </w:r>
      <w:r>
        <w:rPr>
          <w:rFonts w:hint="eastAsia"/>
        </w:rPr>
        <w:t xml:space="preserve">　</w:t>
      </w:r>
      <w:r w:rsidR="00E64235" w:rsidRPr="00E64235">
        <w:rPr>
          <w:rFonts w:hint="eastAsia"/>
        </w:rPr>
        <w:t xml:space="preserve"> </w:t>
      </w:r>
      <w:r w:rsidR="00E64235" w:rsidRPr="00E64235">
        <w:rPr>
          <w:rFonts w:hint="eastAsia"/>
        </w:rPr>
        <w:t>【</w:t>
      </w:r>
      <w:r w:rsidR="00E64235" w:rsidRPr="00E64235">
        <w:rPr>
          <w:rFonts w:hint="eastAsia"/>
        </w:rPr>
        <w:t>Y16</w:t>
      </w:r>
      <w:r w:rsidR="00E64235" w:rsidRPr="00E64235">
        <w:t>Q</w:t>
      </w:r>
      <w:r w:rsidR="00E64235">
        <w:t>8</w:t>
      </w:r>
      <w:r w:rsidR="00E64235" w:rsidRPr="00E64235">
        <w:t>_1</w:t>
      </w:r>
      <w:r w:rsidR="00E64235" w:rsidRPr="00E64235">
        <w:rPr>
          <w:rFonts w:hint="eastAsia"/>
        </w:rPr>
        <w:t>】</w:t>
      </w:r>
      <w:r>
        <w:rPr>
          <w:rFonts w:hint="eastAsia"/>
        </w:rPr>
        <w:t>家族・親戚が使っている（いた）から</w:t>
      </w:r>
    </w:p>
    <w:p w14:paraId="1AC8A9A3" w14:textId="18DCA95C" w:rsidR="00730EF5" w:rsidRDefault="00730EF5" w:rsidP="00730EF5">
      <w:r w:rsidRPr="00730EF5">
        <w:rPr>
          <w:rFonts w:hint="eastAsia"/>
        </w:rPr>
        <w:t>2</w:t>
      </w:r>
      <w:r>
        <w:rPr>
          <w:rFonts w:hint="eastAsia"/>
        </w:rPr>
        <w:t>.</w:t>
      </w:r>
      <w:r>
        <w:rPr>
          <w:rFonts w:hint="eastAsia"/>
        </w:rPr>
        <w:t xml:space="preserve">　</w:t>
      </w:r>
      <w:r w:rsidR="00E64235" w:rsidRPr="00E64235">
        <w:rPr>
          <w:rFonts w:hint="eastAsia"/>
        </w:rPr>
        <w:t xml:space="preserve"> </w:t>
      </w:r>
      <w:r w:rsidR="00E64235" w:rsidRPr="00E64235">
        <w:rPr>
          <w:rFonts w:hint="eastAsia"/>
        </w:rPr>
        <w:t>【</w:t>
      </w:r>
      <w:r w:rsidR="00E64235" w:rsidRPr="00E64235">
        <w:rPr>
          <w:rFonts w:hint="eastAsia"/>
        </w:rPr>
        <w:t>Y16</w:t>
      </w:r>
      <w:r w:rsidR="00E64235" w:rsidRPr="00E64235">
        <w:t>Q</w:t>
      </w:r>
      <w:r w:rsidR="00E64235">
        <w:t>8_2</w:t>
      </w:r>
      <w:r w:rsidR="00E64235" w:rsidRPr="00E64235">
        <w:rPr>
          <w:rFonts w:hint="eastAsia"/>
        </w:rPr>
        <w:t>】</w:t>
      </w:r>
      <w:r w:rsidRPr="00730EF5">
        <w:rPr>
          <w:rFonts w:hint="eastAsia"/>
        </w:rPr>
        <w:t>友人・知人が使っている（いた）から</w:t>
      </w:r>
      <w:r w:rsidRPr="00730EF5">
        <w:tab/>
      </w:r>
    </w:p>
    <w:p w14:paraId="1F20937B" w14:textId="66AF2C90" w:rsidR="00730EF5" w:rsidRDefault="00730EF5" w:rsidP="00730EF5">
      <w:r w:rsidRPr="00730EF5">
        <w:rPr>
          <w:rFonts w:hint="eastAsia"/>
        </w:rPr>
        <w:t>3</w:t>
      </w:r>
      <w:r>
        <w:rPr>
          <w:rFonts w:hint="eastAsia"/>
        </w:rPr>
        <w:t>.</w:t>
      </w:r>
      <w:r>
        <w:rPr>
          <w:rFonts w:hint="eastAsia"/>
        </w:rPr>
        <w:t xml:space="preserve">　</w:t>
      </w:r>
      <w:r w:rsidR="00E64235" w:rsidRPr="00E64235">
        <w:rPr>
          <w:rFonts w:hint="eastAsia"/>
        </w:rPr>
        <w:t xml:space="preserve"> </w:t>
      </w:r>
      <w:r w:rsidR="00E64235" w:rsidRPr="00E64235">
        <w:rPr>
          <w:rFonts w:hint="eastAsia"/>
        </w:rPr>
        <w:t>【</w:t>
      </w:r>
      <w:r w:rsidR="00E64235" w:rsidRPr="00E64235">
        <w:rPr>
          <w:rFonts w:hint="eastAsia"/>
        </w:rPr>
        <w:t>Y16</w:t>
      </w:r>
      <w:r w:rsidR="00E64235" w:rsidRPr="00E64235">
        <w:t>Q</w:t>
      </w:r>
      <w:r w:rsidR="00E64235">
        <w:t>8_3</w:t>
      </w:r>
      <w:r w:rsidR="00E64235" w:rsidRPr="00E64235">
        <w:rPr>
          <w:rFonts w:hint="eastAsia"/>
        </w:rPr>
        <w:t>】</w:t>
      </w:r>
      <w:r w:rsidRPr="00730EF5">
        <w:rPr>
          <w:rFonts w:hint="eastAsia"/>
        </w:rPr>
        <w:t>電子タバコで仲間とコミュニケーションをとるため</w:t>
      </w:r>
    </w:p>
    <w:p w14:paraId="3FC6912D" w14:textId="5B60FB28" w:rsidR="00730EF5" w:rsidRDefault="00730EF5" w:rsidP="00730EF5">
      <w:r w:rsidRPr="00730EF5">
        <w:rPr>
          <w:rFonts w:hint="eastAsia"/>
        </w:rPr>
        <w:t>4</w:t>
      </w:r>
      <w:r>
        <w:rPr>
          <w:rFonts w:hint="eastAsia"/>
        </w:rPr>
        <w:t>.</w:t>
      </w:r>
      <w:r>
        <w:rPr>
          <w:rFonts w:hint="eastAsia"/>
        </w:rPr>
        <w:t xml:space="preserve">　</w:t>
      </w:r>
      <w:r w:rsidR="00E64235" w:rsidRPr="00E64235">
        <w:rPr>
          <w:rFonts w:hint="eastAsia"/>
        </w:rPr>
        <w:t xml:space="preserve"> </w:t>
      </w:r>
      <w:r w:rsidR="00E64235" w:rsidRPr="00E64235">
        <w:rPr>
          <w:rFonts w:hint="eastAsia"/>
        </w:rPr>
        <w:t>【</w:t>
      </w:r>
      <w:r w:rsidR="00E64235" w:rsidRPr="00E64235">
        <w:rPr>
          <w:rFonts w:hint="eastAsia"/>
        </w:rPr>
        <w:t>Y16</w:t>
      </w:r>
      <w:r w:rsidR="00E64235" w:rsidRPr="00E64235">
        <w:t>Q</w:t>
      </w:r>
      <w:r w:rsidR="00E64235">
        <w:t>8_4</w:t>
      </w:r>
      <w:r w:rsidR="00E64235" w:rsidRPr="00E64235">
        <w:rPr>
          <w:rFonts w:hint="eastAsia"/>
        </w:rPr>
        <w:t>】</w:t>
      </w:r>
      <w:r w:rsidRPr="00730EF5">
        <w:rPr>
          <w:rFonts w:hint="eastAsia"/>
        </w:rPr>
        <w:t>他のタバコよりも害が少ないと思ったから</w:t>
      </w:r>
    </w:p>
    <w:p w14:paraId="3FBC4DBB" w14:textId="5B383084" w:rsidR="00730EF5" w:rsidRDefault="00730EF5" w:rsidP="00730EF5">
      <w:r w:rsidRPr="00730EF5">
        <w:rPr>
          <w:rFonts w:hint="eastAsia"/>
        </w:rPr>
        <w:t>5</w:t>
      </w:r>
      <w:r>
        <w:rPr>
          <w:rFonts w:hint="eastAsia"/>
        </w:rPr>
        <w:t>.</w:t>
      </w:r>
      <w:r>
        <w:rPr>
          <w:rFonts w:hint="eastAsia"/>
        </w:rPr>
        <w:t xml:space="preserve">　</w:t>
      </w:r>
      <w:r w:rsidR="00E64235" w:rsidRPr="00E64235">
        <w:rPr>
          <w:rFonts w:hint="eastAsia"/>
        </w:rPr>
        <w:t xml:space="preserve"> </w:t>
      </w:r>
      <w:r w:rsidR="00E64235" w:rsidRPr="00E64235">
        <w:rPr>
          <w:rFonts w:hint="eastAsia"/>
        </w:rPr>
        <w:t>【</w:t>
      </w:r>
      <w:r w:rsidR="00E64235" w:rsidRPr="00E64235">
        <w:rPr>
          <w:rFonts w:hint="eastAsia"/>
        </w:rPr>
        <w:t>Y16</w:t>
      </w:r>
      <w:r w:rsidR="00E64235" w:rsidRPr="00E64235">
        <w:t>Q</w:t>
      </w:r>
      <w:r w:rsidR="00E64235">
        <w:t>8_5</w:t>
      </w:r>
      <w:r w:rsidR="00E64235" w:rsidRPr="00E64235">
        <w:rPr>
          <w:rFonts w:hint="eastAsia"/>
        </w:rPr>
        <w:t>】</w:t>
      </w:r>
      <w:r w:rsidRPr="00730EF5">
        <w:rPr>
          <w:rFonts w:hint="eastAsia"/>
        </w:rPr>
        <w:t>フルーツ味などのフレイバーに関心があったから</w:t>
      </w:r>
    </w:p>
    <w:p w14:paraId="35FEC55E" w14:textId="3D05960B" w:rsidR="00730EF5" w:rsidRDefault="00730EF5" w:rsidP="00730EF5">
      <w:r w:rsidRPr="00730EF5">
        <w:rPr>
          <w:rFonts w:hint="eastAsia"/>
        </w:rPr>
        <w:t>6</w:t>
      </w:r>
      <w:r>
        <w:rPr>
          <w:rFonts w:hint="eastAsia"/>
        </w:rPr>
        <w:t>.</w:t>
      </w:r>
      <w:r>
        <w:rPr>
          <w:rFonts w:hint="eastAsia"/>
        </w:rPr>
        <w:t xml:space="preserve">　</w:t>
      </w:r>
      <w:r w:rsidR="00E64235" w:rsidRPr="00E64235">
        <w:rPr>
          <w:rFonts w:hint="eastAsia"/>
        </w:rPr>
        <w:t xml:space="preserve"> </w:t>
      </w:r>
      <w:r w:rsidR="00E64235" w:rsidRPr="00E64235">
        <w:rPr>
          <w:rFonts w:hint="eastAsia"/>
        </w:rPr>
        <w:t>【</w:t>
      </w:r>
      <w:r w:rsidR="00E64235" w:rsidRPr="00E64235">
        <w:rPr>
          <w:rFonts w:hint="eastAsia"/>
        </w:rPr>
        <w:t>Y16</w:t>
      </w:r>
      <w:r w:rsidR="00E64235" w:rsidRPr="00E64235">
        <w:t>Q</w:t>
      </w:r>
      <w:r w:rsidR="00E64235">
        <w:t>8_6</w:t>
      </w:r>
      <w:r w:rsidR="00E64235" w:rsidRPr="00E64235">
        <w:rPr>
          <w:rFonts w:hint="eastAsia"/>
        </w:rPr>
        <w:t>】</w:t>
      </w:r>
      <w:r w:rsidRPr="00730EF5">
        <w:rPr>
          <w:rFonts w:hint="eastAsia"/>
        </w:rPr>
        <w:t>電子タバコ（デザインや機能など）がよかったから</w:t>
      </w:r>
    </w:p>
    <w:p w14:paraId="09E6771A" w14:textId="06720EB0" w:rsidR="00730EF5" w:rsidRDefault="00730EF5" w:rsidP="00730EF5">
      <w:r w:rsidRPr="00730EF5">
        <w:rPr>
          <w:rFonts w:hint="eastAsia"/>
        </w:rPr>
        <w:t>7</w:t>
      </w:r>
      <w:r>
        <w:rPr>
          <w:rFonts w:hint="eastAsia"/>
        </w:rPr>
        <w:t>.</w:t>
      </w:r>
      <w:r>
        <w:rPr>
          <w:rFonts w:hint="eastAsia"/>
        </w:rPr>
        <w:t xml:space="preserve">　</w:t>
      </w:r>
      <w:r w:rsidR="00E64235" w:rsidRPr="00E64235">
        <w:rPr>
          <w:rFonts w:hint="eastAsia"/>
        </w:rPr>
        <w:t xml:space="preserve"> </w:t>
      </w:r>
      <w:r w:rsidR="00E64235" w:rsidRPr="00E64235">
        <w:rPr>
          <w:rFonts w:hint="eastAsia"/>
        </w:rPr>
        <w:t>【</w:t>
      </w:r>
      <w:r w:rsidR="00E64235" w:rsidRPr="00E64235">
        <w:rPr>
          <w:rFonts w:hint="eastAsia"/>
        </w:rPr>
        <w:t>Y16</w:t>
      </w:r>
      <w:r w:rsidR="00E64235" w:rsidRPr="00E64235">
        <w:t>Q</w:t>
      </w:r>
      <w:r w:rsidR="00E64235">
        <w:t>8_7</w:t>
      </w:r>
      <w:r w:rsidR="00E64235" w:rsidRPr="00E64235">
        <w:rPr>
          <w:rFonts w:hint="eastAsia"/>
        </w:rPr>
        <w:t>】</w:t>
      </w:r>
      <w:r w:rsidRPr="00730EF5">
        <w:rPr>
          <w:rFonts w:hint="eastAsia"/>
        </w:rPr>
        <w:t>禁煙するため</w:t>
      </w:r>
    </w:p>
    <w:p w14:paraId="6973CCA7" w14:textId="7DA15B0B" w:rsidR="00730EF5" w:rsidRDefault="00730EF5" w:rsidP="00730EF5">
      <w:r w:rsidRPr="00730EF5">
        <w:rPr>
          <w:rFonts w:hint="eastAsia"/>
        </w:rPr>
        <w:t>8</w:t>
      </w:r>
      <w:r>
        <w:rPr>
          <w:rFonts w:hint="eastAsia"/>
        </w:rPr>
        <w:t>.</w:t>
      </w:r>
      <w:r>
        <w:rPr>
          <w:rFonts w:hint="eastAsia"/>
        </w:rPr>
        <w:t xml:space="preserve">　</w:t>
      </w:r>
      <w:r w:rsidR="00E64235" w:rsidRPr="00E64235">
        <w:rPr>
          <w:rFonts w:hint="eastAsia"/>
        </w:rPr>
        <w:t xml:space="preserve"> </w:t>
      </w:r>
      <w:r w:rsidR="00E64235" w:rsidRPr="00E64235">
        <w:rPr>
          <w:rFonts w:hint="eastAsia"/>
        </w:rPr>
        <w:t>【</w:t>
      </w:r>
      <w:r w:rsidR="00E64235" w:rsidRPr="00E64235">
        <w:rPr>
          <w:rFonts w:hint="eastAsia"/>
        </w:rPr>
        <w:t>Y16</w:t>
      </w:r>
      <w:r w:rsidR="00E64235" w:rsidRPr="00E64235">
        <w:t>Q</w:t>
      </w:r>
      <w:r w:rsidR="00E64235">
        <w:t>8_8</w:t>
      </w:r>
      <w:r w:rsidR="00E64235" w:rsidRPr="00E64235">
        <w:rPr>
          <w:rFonts w:hint="eastAsia"/>
        </w:rPr>
        <w:t>】</w:t>
      </w:r>
      <w:r w:rsidRPr="00730EF5">
        <w:rPr>
          <w:rFonts w:hint="eastAsia"/>
        </w:rPr>
        <w:t>タバコの煙で他人に迷惑をかけるのを避けるため</w:t>
      </w:r>
    </w:p>
    <w:p w14:paraId="1A7F02F4" w14:textId="44ADDA11" w:rsidR="00730EF5" w:rsidRDefault="00730EF5" w:rsidP="00730EF5">
      <w:r w:rsidRPr="00730EF5">
        <w:rPr>
          <w:rFonts w:hint="eastAsia"/>
        </w:rPr>
        <w:t>9</w:t>
      </w:r>
      <w:r>
        <w:rPr>
          <w:rFonts w:hint="eastAsia"/>
        </w:rPr>
        <w:t>.</w:t>
      </w:r>
      <w:r>
        <w:rPr>
          <w:rFonts w:hint="eastAsia"/>
        </w:rPr>
        <w:t xml:space="preserve">　</w:t>
      </w:r>
      <w:r w:rsidR="00E64235" w:rsidRPr="00E64235">
        <w:rPr>
          <w:rFonts w:hint="eastAsia"/>
        </w:rPr>
        <w:t xml:space="preserve"> </w:t>
      </w:r>
      <w:r w:rsidR="00E64235" w:rsidRPr="00E64235">
        <w:rPr>
          <w:rFonts w:hint="eastAsia"/>
        </w:rPr>
        <w:t>【</w:t>
      </w:r>
      <w:r w:rsidR="00E64235" w:rsidRPr="00E64235">
        <w:rPr>
          <w:rFonts w:hint="eastAsia"/>
        </w:rPr>
        <w:t>Y16</w:t>
      </w:r>
      <w:r w:rsidR="00E64235" w:rsidRPr="00E64235">
        <w:t>Q</w:t>
      </w:r>
      <w:r w:rsidR="00E64235">
        <w:t>8_9</w:t>
      </w:r>
      <w:r w:rsidR="00E64235" w:rsidRPr="00E64235">
        <w:rPr>
          <w:rFonts w:hint="eastAsia"/>
        </w:rPr>
        <w:t>】</w:t>
      </w:r>
      <w:r w:rsidRPr="00730EF5">
        <w:rPr>
          <w:rFonts w:hint="eastAsia"/>
        </w:rPr>
        <w:t>他のタバコが吸えない場所で吸うため</w:t>
      </w:r>
    </w:p>
    <w:p w14:paraId="15A10DC7" w14:textId="66A4B7FD" w:rsidR="00730EF5" w:rsidRDefault="00730EF5" w:rsidP="00730EF5">
      <w:r w:rsidRPr="00730EF5">
        <w:rPr>
          <w:rFonts w:hint="eastAsia"/>
        </w:rPr>
        <w:t>10</w:t>
      </w:r>
      <w:r>
        <w:rPr>
          <w:rFonts w:hint="eastAsia"/>
        </w:rPr>
        <w:t>.</w:t>
      </w:r>
      <w:r>
        <w:rPr>
          <w:rFonts w:hint="eastAsia"/>
        </w:rPr>
        <w:t xml:space="preserve">　</w:t>
      </w:r>
      <w:r w:rsidR="00E64235" w:rsidRPr="00E64235">
        <w:rPr>
          <w:rFonts w:hint="eastAsia"/>
        </w:rPr>
        <w:t>【</w:t>
      </w:r>
      <w:r w:rsidR="00E64235" w:rsidRPr="00E64235">
        <w:rPr>
          <w:rFonts w:hint="eastAsia"/>
        </w:rPr>
        <w:t>Y16</w:t>
      </w:r>
      <w:r w:rsidR="00E64235" w:rsidRPr="00E64235">
        <w:t>Q</w:t>
      </w:r>
      <w:r w:rsidR="00E64235">
        <w:t>8</w:t>
      </w:r>
      <w:r w:rsidR="00E64235" w:rsidRPr="00E64235">
        <w:t>_1</w:t>
      </w:r>
      <w:r w:rsidR="00E64235">
        <w:t>0</w:t>
      </w:r>
      <w:r w:rsidR="00E64235" w:rsidRPr="00E64235">
        <w:rPr>
          <w:rFonts w:hint="eastAsia"/>
        </w:rPr>
        <w:t>】</w:t>
      </w:r>
      <w:r w:rsidRPr="00730EF5">
        <w:rPr>
          <w:rFonts w:hint="eastAsia"/>
        </w:rPr>
        <w:t>喫煙本数を減らすため</w:t>
      </w:r>
      <w:r w:rsidRPr="00730EF5">
        <w:tab/>
      </w:r>
    </w:p>
    <w:p w14:paraId="30CF39D3" w14:textId="77777777" w:rsidR="00E12B4D" w:rsidRPr="00786052" w:rsidRDefault="00E12B4D" w:rsidP="00E12B4D">
      <w:pPr>
        <w:pStyle w:val="a7"/>
      </w:pPr>
      <w:r w:rsidRPr="00786052">
        <w:rPr>
          <w:rFonts w:hint="eastAsia"/>
        </w:rPr>
        <w:t>選択肢</w:t>
      </w:r>
    </w:p>
    <w:p w14:paraId="18EA2135" w14:textId="13B16AE6" w:rsidR="00E12B4D" w:rsidRPr="00786052" w:rsidRDefault="00E12B4D" w:rsidP="00E12B4D">
      <w:pPr>
        <w:pStyle w:val="a7"/>
      </w:pPr>
      <w:r w:rsidRPr="00786052">
        <w:rPr>
          <w:rFonts w:hint="eastAsia"/>
        </w:rPr>
        <w:t>1.</w:t>
      </w:r>
      <w:r w:rsidRPr="00786052">
        <w:rPr>
          <w:rFonts w:hint="eastAsia"/>
        </w:rPr>
        <w:tab/>
      </w:r>
      <w:r w:rsidRPr="00786052">
        <w:rPr>
          <w:rFonts w:hint="eastAsia"/>
        </w:rPr>
        <w:t>あてはまる</w:t>
      </w:r>
    </w:p>
    <w:p w14:paraId="6908A1A7" w14:textId="2A5C7663" w:rsidR="00E12B4D" w:rsidRPr="00786052" w:rsidRDefault="00E12B4D" w:rsidP="00E12B4D">
      <w:pPr>
        <w:pStyle w:val="a7"/>
      </w:pPr>
      <w:r w:rsidRPr="00786052">
        <w:rPr>
          <w:rFonts w:hint="eastAsia"/>
        </w:rPr>
        <w:t>2.</w:t>
      </w:r>
      <w:r w:rsidRPr="00786052">
        <w:rPr>
          <w:rFonts w:hint="eastAsia"/>
        </w:rPr>
        <w:tab/>
      </w:r>
      <w:r w:rsidRPr="00786052">
        <w:rPr>
          <w:rFonts w:hint="eastAsia"/>
        </w:rPr>
        <w:t>ややあてはまる</w:t>
      </w:r>
    </w:p>
    <w:p w14:paraId="0B2E74BD" w14:textId="29CD5AE6" w:rsidR="00E12B4D" w:rsidRPr="00786052" w:rsidRDefault="00E12B4D" w:rsidP="00E12B4D">
      <w:pPr>
        <w:pStyle w:val="a7"/>
      </w:pPr>
      <w:r w:rsidRPr="00786052">
        <w:rPr>
          <w:rFonts w:hint="eastAsia"/>
        </w:rPr>
        <w:t>3.</w:t>
      </w:r>
      <w:r w:rsidRPr="00786052">
        <w:rPr>
          <w:rFonts w:hint="eastAsia"/>
        </w:rPr>
        <w:tab/>
      </w:r>
      <w:r w:rsidRPr="00786052">
        <w:rPr>
          <w:rFonts w:hint="eastAsia"/>
        </w:rPr>
        <w:t>あまりあてはまらない</w:t>
      </w:r>
    </w:p>
    <w:p w14:paraId="10412DD0" w14:textId="1B950FAE" w:rsidR="00E12B4D" w:rsidRPr="00786052" w:rsidRDefault="00E12B4D" w:rsidP="00E12B4D">
      <w:pPr>
        <w:pStyle w:val="a7"/>
      </w:pPr>
      <w:r w:rsidRPr="00786052">
        <w:rPr>
          <w:rFonts w:hint="eastAsia"/>
        </w:rPr>
        <w:t>4.</w:t>
      </w:r>
      <w:r w:rsidRPr="00786052">
        <w:rPr>
          <w:rFonts w:hint="eastAsia"/>
        </w:rPr>
        <w:tab/>
      </w:r>
      <w:r w:rsidRPr="00786052">
        <w:rPr>
          <w:rFonts w:hint="eastAsia"/>
        </w:rPr>
        <w:t>あてはまらない</w:t>
      </w:r>
    </w:p>
    <w:p w14:paraId="5E9A5B8A" w14:textId="256D1DA2" w:rsidR="00730EF5" w:rsidRPr="00786052" w:rsidRDefault="00730EF5" w:rsidP="00E12B4D">
      <w:pPr>
        <w:pStyle w:val="a7"/>
      </w:pPr>
    </w:p>
    <w:p w14:paraId="62B6AB93" w14:textId="77777777" w:rsidR="00BC5155" w:rsidRPr="002336F4" w:rsidRDefault="00F35FDF" w:rsidP="00571399">
      <w:r w:rsidRPr="002336F4">
        <w:rPr>
          <w:rFonts w:hint="eastAsia"/>
        </w:rPr>
        <w:t>★</w:t>
      </w:r>
      <w:commentRangeStart w:id="0"/>
      <w:r w:rsidR="002408A6" w:rsidRPr="002336F4">
        <w:rPr>
          <w:rFonts w:hint="eastAsia"/>
        </w:rPr>
        <w:t>「紙巻き・手巻きタバコ」を</w:t>
      </w:r>
      <w:r w:rsidR="000459BC" w:rsidRPr="002336F4">
        <w:rPr>
          <w:rFonts w:hint="eastAsia"/>
          <w:u w:val="single"/>
        </w:rPr>
        <w:t>最近</w:t>
      </w:r>
      <w:r w:rsidR="000459BC" w:rsidRPr="002336F4">
        <w:rPr>
          <w:rFonts w:hint="eastAsia"/>
          <w:u w:val="single"/>
        </w:rPr>
        <w:t>1</w:t>
      </w:r>
      <w:r w:rsidR="000459BC" w:rsidRPr="002336F4">
        <w:rPr>
          <w:rFonts w:hint="eastAsia"/>
          <w:u w:val="single"/>
        </w:rPr>
        <w:t>年間</w:t>
      </w:r>
      <w:r w:rsidR="00571399" w:rsidRPr="002336F4">
        <w:rPr>
          <w:rFonts w:hint="eastAsia"/>
          <w:u w:val="single"/>
        </w:rPr>
        <w:t>に</w:t>
      </w:r>
      <w:r w:rsidR="00571399" w:rsidRPr="002336F4">
        <w:rPr>
          <w:rFonts w:hint="eastAsia"/>
        </w:rPr>
        <w:t>使った者</w:t>
      </w:r>
      <w:commentRangeEnd w:id="0"/>
      <w:r w:rsidR="00AD257C">
        <w:rPr>
          <w:rStyle w:val="aa"/>
        </w:rPr>
        <w:commentReference w:id="0"/>
      </w:r>
      <w:r w:rsidR="00571399" w:rsidRPr="002336F4">
        <w:rPr>
          <w:rFonts w:hint="eastAsia"/>
        </w:rPr>
        <w:t>への質問</w:t>
      </w:r>
    </w:p>
    <w:p w14:paraId="14E11C91" w14:textId="77777777" w:rsidR="00664D10" w:rsidRPr="00DD78D5" w:rsidRDefault="00571399" w:rsidP="00664D10">
      <w:r>
        <w:rPr>
          <w:rFonts w:hint="eastAsia"/>
        </w:rPr>
        <w:t>(</w:t>
      </w:r>
      <w:r w:rsidR="00730EF5">
        <w:rPr>
          <w:rFonts w:hint="eastAsia"/>
        </w:rPr>
        <w:t>9</w:t>
      </w:r>
      <w:r>
        <w:rPr>
          <w:rFonts w:hint="eastAsia"/>
        </w:rPr>
        <w:t xml:space="preserve">) </w:t>
      </w:r>
      <w:r w:rsidR="00664D10" w:rsidRPr="00DD78D5">
        <w:rPr>
          <w:rFonts w:hint="eastAsia"/>
        </w:rPr>
        <w:t>あなたは</w:t>
      </w:r>
      <w:r w:rsidR="000A7EF8">
        <w:rPr>
          <w:rFonts w:hint="eastAsia"/>
        </w:rPr>
        <w:t>、</w:t>
      </w:r>
      <w:r w:rsidR="000A7EF8" w:rsidRPr="000459BC">
        <w:rPr>
          <w:rFonts w:hint="eastAsia"/>
          <w:u w:val="single"/>
        </w:rPr>
        <w:t>最近</w:t>
      </w:r>
      <w:r w:rsidR="000A7EF8" w:rsidRPr="000459BC">
        <w:rPr>
          <w:rFonts w:hint="eastAsia"/>
          <w:u w:val="single"/>
        </w:rPr>
        <w:t>1</w:t>
      </w:r>
      <w:r w:rsidR="000A7EF8" w:rsidRPr="000459BC">
        <w:rPr>
          <w:rFonts w:hint="eastAsia"/>
          <w:u w:val="single"/>
        </w:rPr>
        <w:t>年間に</w:t>
      </w:r>
      <w:r w:rsidR="000A7EF8">
        <w:rPr>
          <w:rFonts w:hint="eastAsia"/>
        </w:rPr>
        <w:t>、</w:t>
      </w:r>
      <w:r w:rsidR="00664D10" w:rsidRPr="00DD78D5">
        <w:rPr>
          <w:rFonts w:hint="eastAsia"/>
        </w:rPr>
        <w:t>以下の禁煙方法を実施したことが</w:t>
      </w:r>
      <w:r w:rsidR="00AA147B">
        <w:rPr>
          <w:rFonts w:hint="eastAsia"/>
        </w:rPr>
        <w:t>それぞれ何回</w:t>
      </w:r>
      <w:r w:rsidR="00664D10" w:rsidRPr="00DD78D5">
        <w:rPr>
          <w:rFonts w:hint="eastAsia"/>
        </w:rPr>
        <w:t>ありますか？</w:t>
      </w:r>
      <w:r w:rsidR="00C555AC">
        <w:fldChar w:fldCharType="begin">
          <w:fldData xml:space="preserve">PEVuZE5vdGU+PENpdGU+PEF1dGhvcj5Ccm9zZTwvQXV0aG9yPjxZZWFyPjIwMTU8L1llYXI+PFJl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</w:fldData>
        </w:fldChar>
      </w:r>
      <w:r w:rsidR="000D5A7D">
        <w:instrText xml:space="preserve"> ADDIN EN.CITE </w:instrText>
      </w:r>
      <w:r w:rsidR="00C555AC">
        <w:fldChar w:fldCharType="begin">
          <w:fldData xml:space="preserve">PEVuZE5vdGU+PENpdGU+PEF1dGhvcj5Ccm9zZTwvQXV0aG9yPjxZZWFyPjIwMTU8L1llYXI+PFJl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</w:fldData>
        </w:fldChar>
      </w:r>
      <w:r w:rsidR="000D5A7D">
        <w:instrText xml:space="preserve"> ADDIN EN.CITE.DATA </w:instrText>
      </w:r>
      <w:r w:rsidR="00C555AC">
        <w:fldChar w:fldCharType="end"/>
      </w:r>
      <w:r w:rsidR="00C555AC">
        <w:fldChar w:fldCharType="separate"/>
      </w:r>
      <w:r w:rsidR="000D5A7D">
        <w:rPr>
          <w:noProof/>
        </w:rPr>
        <w:t>[</w:t>
      </w:r>
      <w:hyperlink w:anchor="_ENREF_1" w:tooltip="Brose, 2015 #3080" w:history="1">
        <w:r w:rsidR="00730EF5">
          <w:rPr>
            <w:noProof/>
          </w:rPr>
          <w:t>1</w:t>
        </w:r>
      </w:hyperlink>
      <w:r w:rsidR="000D5A7D">
        <w:rPr>
          <w:noProof/>
        </w:rPr>
        <w:t xml:space="preserve">, </w:t>
      </w:r>
      <w:hyperlink w:anchor="_ENREF_4" w:tooltip="Pearson, 2015 #3083" w:history="1">
        <w:r w:rsidR="00730EF5">
          <w:rPr>
            <w:noProof/>
          </w:rPr>
          <w:t>4</w:t>
        </w:r>
      </w:hyperlink>
      <w:r w:rsidR="000D5A7D">
        <w:rPr>
          <w:noProof/>
        </w:rPr>
        <w:t>]</w:t>
      </w:r>
      <w:r w:rsidR="00C555AC">
        <w:fldChar w:fldCharType="end"/>
      </w:r>
    </w:p>
    <w:p w14:paraId="1B11AB50" w14:textId="49379A26" w:rsidR="00664D10" w:rsidRPr="00DD78D5" w:rsidRDefault="004123DE" w:rsidP="00853BD9">
      <w:pPr>
        <w:pStyle w:val="a7"/>
        <w:numPr>
          <w:ilvl w:val="0"/>
          <w:numId w:val="6"/>
        </w:numPr>
        <w:ind w:leftChars="0" w:firstLine="6"/>
      </w:pPr>
      <w:r w:rsidRPr="004123DE">
        <w:rPr>
          <w:rFonts w:hint="eastAsia"/>
        </w:rPr>
        <w:t>【</w:t>
      </w:r>
      <w:r w:rsidRPr="004123DE">
        <w:rPr>
          <w:rFonts w:hint="eastAsia"/>
        </w:rPr>
        <w:t>Y16</w:t>
      </w:r>
      <w:r w:rsidRPr="004123DE">
        <w:t>Q</w:t>
      </w:r>
      <w:r>
        <w:t>9</w:t>
      </w:r>
      <w:r w:rsidRPr="004123DE">
        <w:t>_1</w:t>
      </w:r>
      <w:r w:rsidRPr="004123DE">
        <w:rPr>
          <w:rFonts w:hint="eastAsia"/>
        </w:rPr>
        <w:t>】</w:t>
      </w:r>
      <w:r w:rsidR="00664D10" w:rsidRPr="00DD78D5">
        <w:rPr>
          <w:rFonts w:hint="eastAsia"/>
        </w:rPr>
        <w:t>薬局・薬店で販売されているニコチンガムを使った</w:t>
      </w:r>
    </w:p>
    <w:p w14:paraId="0FE5DE3A" w14:textId="3DCE0E0F" w:rsidR="00664D10" w:rsidRPr="000C0D81" w:rsidRDefault="004123DE" w:rsidP="00853BD9">
      <w:pPr>
        <w:pStyle w:val="a7"/>
        <w:numPr>
          <w:ilvl w:val="0"/>
          <w:numId w:val="6"/>
        </w:numPr>
        <w:ind w:leftChars="0" w:firstLine="6"/>
      </w:pPr>
      <w:r w:rsidRPr="004123DE">
        <w:rPr>
          <w:rFonts w:hint="eastAsia"/>
        </w:rPr>
        <w:t>【</w:t>
      </w:r>
      <w:r w:rsidRPr="004123DE">
        <w:rPr>
          <w:rFonts w:hint="eastAsia"/>
        </w:rPr>
        <w:t>Y16</w:t>
      </w:r>
      <w:r w:rsidRPr="004123DE">
        <w:t>Q</w:t>
      </w:r>
      <w:r>
        <w:t>9_2</w:t>
      </w:r>
      <w:r w:rsidRPr="004123DE">
        <w:rPr>
          <w:rFonts w:hint="eastAsia"/>
        </w:rPr>
        <w:t>】</w:t>
      </w:r>
      <w:r w:rsidR="00664D10" w:rsidRPr="00DD78D5">
        <w:rPr>
          <w:rFonts w:hint="eastAsia"/>
        </w:rPr>
        <w:t>薬局・薬店で販売されてい</w:t>
      </w:r>
      <w:r w:rsidR="00664D10" w:rsidRPr="000C0D81">
        <w:rPr>
          <w:rFonts w:hint="eastAsia"/>
        </w:rPr>
        <w:t>るニコチンパッチを使った</w:t>
      </w:r>
    </w:p>
    <w:p w14:paraId="008B1976" w14:textId="4868A489" w:rsidR="00664D10" w:rsidRPr="000C0D81" w:rsidRDefault="004123DE" w:rsidP="00853BD9">
      <w:pPr>
        <w:pStyle w:val="a7"/>
        <w:numPr>
          <w:ilvl w:val="0"/>
          <w:numId w:val="6"/>
        </w:numPr>
        <w:ind w:leftChars="0" w:firstLine="6"/>
      </w:pPr>
      <w:r w:rsidRPr="004123DE">
        <w:rPr>
          <w:rFonts w:hint="eastAsia"/>
        </w:rPr>
        <w:t>【</w:t>
      </w:r>
      <w:r w:rsidRPr="004123DE">
        <w:rPr>
          <w:rFonts w:hint="eastAsia"/>
        </w:rPr>
        <w:t>Y16</w:t>
      </w:r>
      <w:r w:rsidRPr="004123DE">
        <w:t>Q</w:t>
      </w:r>
      <w:r>
        <w:t>9_3</w:t>
      </w:r>
      <w:r w:rsidRPr="004123DE">
        <w:rPr>
          <w:rFonts w:hint="eastAsia"/>
        </w:rPr>
        <w:t>】</w:t>
      </w:r>
      <w:r w:rsidR="00664D10" w:rsidRPr="000C0D81">
        <w:rPr>
          <w:rFonts w:hint="eastAsia"/>
        </w:rPr>
        <w:t>電子タバコを使った</w:t>
      </w:r>
    </w:p>
    <w:p w14:paraId="735C74CB" w14:textId="6123BC23" w:rsidR="00664D10" w:rsidRPr="00DD78D5" w:rsidRDefault="004123DE" w:rsidP="00853BD9">
      <w:pPr>
        <w:pStyle w:val="a7"/>
        <w:numPr>
          <w:ilvl w:val="0"/>
          <w:numId w:val="6"/>
        </w:numPr>
        <w:ind w:leftChars="0" w:firstLine="6"/>
      </w:pPr>
      <w:r w:rsidRPr="004123DE">
        <w:rPr>
          <w:rFonts w:hint="eastAsia"/>
        </w:rPr>
        <w:t>【</w:t>
      </w:r>
      <w:r w:rsidRPr="004123DE">
        <w:rPr>
          <w:rFonts w:hint="eastAsia"/>
        </w:rPr>
        <w:t>Y16</w:t>
      </w:r>
      <w:r w:rsidRPr="004123DE">
        <w:t>Q</w:t>
      </w:r>
      <w:r>
        <w:t>9_4</w:t>
      </w:r>
      <w:r w:rsidRPr="004123DE">
        <w:rPr>
          <w:rFonts w:hint="eastAsia"/>
        </w:rPr>
        <w:t>】</w:t>
      </w:r>
      <w:r w:rsidR="00664D10" w:rsidRPr="00DD78D5">
        <w:rPr>
          <w:rFonts w:hint="eastAsia"/>
        </w:rPr>
        <w:t>禁煙外来へ受診した（薬はなし）</w:t>
      </w:r>
    </w:p>
    <w:p w14:paraId="3CF9810A" w14:textId="0CD4599B" w:rsidR="00664D10" w:rsidRPr="00DD78D5" w:rsidRDefault="004123DE" w:rsidP="00853BD9">
      <w:pPr>
        <w:pStyle w:val="a7"/>
        <w:numPr>
          <w:ilvl w:val="0"/>
          <w:numId w:val="6"/>
        </w:numPr>
        <w:ind w:leftChars="0" w:firstLine="6"/>
      </w:pPr>
      <w:r w:rsidRPr="004123DE">
        <w:rPr>
          <w:rFonts w:hint="eastAsia"/>
        </w:rPr>
        <w:t>【</w:t>
      </w:r>
      <w:r w:rsidRPr="004123DE">
        <w:rPr>
          <w:rFonts w:hint="eastAsia"/>
        </w:rPr>
        <w:t>Y16</w:t>
      </w:r>
      <w:r w:rsidRPr="004123DE">
        <w:t>Q</w:t>
      </w:r>
      <w:r>
        <w:t>9_5</w:t>
      </w:r>
      <w:r w:rsidRPr="004123DE">
        <w:rPr>
          <w:rFonts w:hint="eastAsia"/>
        </w:rPr>
        <w:t>】</w:t>
      </w:r>
      <w:r w:rsidR="00664D10" w:rsidRPr="00DD78D5">
        <w:rPr>
          <w:rFonts w:hint="eastAsia"/>
        </w:rPr>
        <w:t>禁煙外来で薬物療法（ニコチンを含まない薬；商品名チャンピックスなど）を受けた</w:t>
      </w:r>
    </w:p>
    <w:p w14:paraId="4AD83439" w14:textId="09E0C133" w:rsidR="00664D10" w:rsidRPr="00DD78D5" w:rsidRDefault="004123DE" w:rsidP="00853BD9">
      <w:pPr>
        <w:pStyle w:val="a7"/>
        <w:numPr>
          <w:ilvl w:val="0"/>
          <w:numId w:val="6"/>
        </w:numPr>
        <w:ind w:leftChars="0" w:firstLine="6"/>
      </w:pPr>
      <w:r w:rsidRPr="004123DE">
        <w:rPr>
          <w:rFonts w:hint="eastAsia"/>
        </w:rPr>
        <w:t>【</w:t>
      </w:r>
      <w:r w:rsidRPr="004123DE">
        <w:rPr>
          <w:rFonts w:hint="eastAsia"/>
        </w:rPr>
        <w:t>Y16</w:t>
      </w:r>
      <w:r w:rsidRPr="004123DE">
        <w:t>Q</w:t>
      </w:r>
      <w:r>
        <w:t>9_6</w:t>
      </w:r>
      <w:r w:rsidRPr="004123DE">
        <w:rPr>
          <w:rFonts w:hint="eastAsia"/>
        </w:rPr>
        <w:t>】</w:t>
      </w:r>
      <w:r w:rsidR="00664D10" w:rsidRPr="00DD78D5">
        <w:rPr>
          <w:rFonts w:hint="eastAsia"/>
        </w:rPr>
        <w:t>禁煙外来で薬物療法（ニコチンを含む薬；ニコチンパッチ商品名ニコチネルなど）を受けた</w:t>
      </w:r>
    </w:p>
    <w:p w14:paraId="63585582" w14:textId="239E0E3F" w:rsidR="00664D10" w:rsidRPr="00DD78D5" w:rsidRDefault="004123DE" w:rsidP="00853BD9">
      <w:pPr>
        <w:pStyle w:val="a7"/>
        <w:numPr>
          <w:ilvl w:val="0"/>
          <w:numId w:val="6"/>
        </w:numPr>
        <w:ind w:leftChars="0" w:firstLine="6"/>
      </w:pPr>
      <w:r w:rsidRPr="004123DE">
        <w:rPr>
          <w:rFonts w:hint="eastAsia"/>
        </w:rPr>
        <w:t>【</w:t>
      </w:r>
      <w:r w:rsidRPr="004123DE">
        <w:rPr>
          <w:rFonts w:hint="eastAsia"/>
        </w:rPr>
        <w:t>Y16</w:t>
      </w:r>
      <w:r w:rsidRPr="004123DE">
        <w:t>Q</w:t>
      </w:r>
      <w:r>
        <w:t>9_7</w:t>
      </w:r>
      <w:r w:rsidRPr="004123DE">
        <w:rPr>
          <w:rFonts w:hint="eastAsia"/>
        </w:rPr>
        <w:t>】</w:t>
      </w:r>
      <w:r w:rsidR="00664D10" w:rsidRPr="00DD78D5">
        <w:rPr>
          <w:rFonts w:hint="eastAsia"/>
        </w:rPr>
        <w:t>上記は使用せず、自力で止めようとした（禁煙を勧める本の活用などを含む）</w:t>
      </w:r>
    </w:p>
    <w:p w14:paraId="4ED53E28" w14:textId="77777777" w:rsidR="00664D10" w:rsidRPr="00DD78D5" w:rsidRDefault="00664D10" w:rsidP="00664D10">
      <w:r w:rsidRPr="00DD78D5">
        <w:rPr>
          <w:rFonts w:hint="eastAsia"/>
        </w:rPr>
        <w:t>選択肢</w:t>
      </w:r>
    </w:p>
    <w:p w14:paraId="65BE6DE1" w14:textId="77777777" w:rsidR="00AA147B" w:rsidRPr="00DD78D5" w:rsidRDefault="00AA147B" w:rsidP="00853BD9">
      <w:pPr>
        <w:pStyle w:val="a7"/>
        <w:numPr>
          <w:ilvl w:val="0"/>
          <w:numId w:val="8"/>
        </w:numPr>
        <w:ind w:leftChars="0" w:firstLine="6"/>
      </w:pPr>
      <w:r w:rsidRPr="00DD78D5">
        <w:rPr>
          <w:rFonts w:hint="eastAsia"/>
        </w:rPr>
        <w:t>全くなかった</w:t>
      </w:r>
    </w:p>
    <w:p w14:paraId="558A396A" w14:textId="77777777" w:rsidR="00AA147B" w:rsidRPr="00DD78D5" w:rsidRDefault="00AA147B" w:rsidP="00853BD9">
      <w:pPr>
        <w:pStyle w:val="a7"/>
        <w:numPr>
          <w:ilvl w:val="0"/>
          <w:numId w:val="8"/>
        </w:numPr>
        <w:ind w:leftChars="0" w:firstLine="6"/>
      </w:pPr>
      <w:r w:rsidRPr="00DD78D5">
        <w:rPr>
          <w:rFonts w:hint="eastAsia"/>
        </w:rPr>
        <w:t>1</w:t>
      </w:r>
      <w:r w:rsidRPr="00DD78D5">
        <w:rPr>
          <w:rFonts w:hint="eastAsia"/>
        </w:rPr>
        <w:t>回あった</w:t>
      </w:r>
    </w:p>
    <w:p w14:paraId="32C967D5" w14:textId="77777777" w:rsidR="00AA147B" w:rsidRPr="00DD78D5" w:rsidRDefault="00AA147B" w:rsidP="00853BD9">
      <w:pPr>
        <w:pStyle w:val="a7"/>
        <w:numPr>
          <w:ilvl w:val="0"/>
          <w:numId w:val="8"/>
        </w:numPr>
        <w:ind w:leftChars="0" w:firstLine="6"/>
      </w:pPr>
      <w:r w:rsidRPr="00DD78D5">
        <w:rPr>
          <w:rFonts w:hint="eastAsia"/>
        </w:rPr>
        <w:t>2</w:t>
      </w:r>
      <w:r w:rsidRPr="00DD78D5">
        <w:rPr>
          <w:rFonts w:hint="eastAsia"/>
        </w:rPr>
        <w:t>回あった</w:t>
      </w:r>
    </w:p>
    <w:p w14:paraId="73A1256D" w14:textId="77777777" w:rsidR="00AA147B" w:rsidRPr="00DD78D5" w:rsidRDefault="00AA147B" w:rsidP="00853BD9">
      <w:pPr>
        <w:pStyle w:val="a7"/>
        <w:numPr>
          <w:ilvl w:val="0"/>
          <w:numId w:val="8"/>
        </w:numPr>
        <w:ind w:leftChars="0" w:firstLine="6"/>
      </w:pPr>
      <w:r w:rsidRPr="00DD78D5">
        <w:rPr>
          <w:rFonts w:hint="eastAsia"/>
        </w:rPr>
        <w:t>3</w:t>
      </w:r>
      <w:r w:rsidRPr="00DD78D5">
        <w:rPr>
          <w:rFonts w:hint="eastAsia"/>
        </w:rPr>
        <w:t>回あった</w:t>
      </w:r>
    </w:p>
    <w:p w14:paraId="0825B8A4" w14:textId="77777777" w:rsidR="00AA147B" w:rsidRPr="00DD78D5" w:rsidRDefault="00AA147B" w:rsidP="00853BD9">
      <w:pPr>
        <w:pStyle w:val="a7"/>
        <w:numPr>
          <w:ilvl w:val="0"/>
          <w:numId w:val="8"/>
        </w:numPr>
        <w:ind w:leftChars="0" w:firstLine="6"/>
      </w:pPr>
      <w:r w:rsidRPr="00DD78D5">
        <w:rPr>
          <w:rFonts w:hint="eastAsia"/>
        </w:rPr>
        <w:t>4</w:t>
      </w:r>
      <w:r w:rsidRPr="00DD78D5">
        <w:rPr>
          <w:rFonts w:hint="eastAsia"/>
        </w:rPr>
        <w:t>回あった</w:t>
      </w:r>
    </w:p>
    <w:p w14:paraId="2A2930BD" w14:textId="77777777" w:rsidR="00AA147B" w:rsidRDefault="00AA147B" w:rsidP="00853BD9">
      <w:pPr>
        <w:pStyle w:val="a7"/>
        <w:numPr>
          <w:ilvl w:val="0"/>
          <w:numId w:val="8"/>
        </w:numPr>
        <w:ind w:leftChars="0" w:firstLine="6"/>
      </w:pPr>
      <w:r w:rsidRPr="00DD78D5">
        <w:rPr>
          <w:rFonts w:hint="eastAsia"/>
        </w:rPr>
        <w:t>5</w:t>
      </w:r>
      <w:r w:rsidRPr="00DD78D5">
        <w:rPr>
          <w:rFonts w:hint="eastAsia"/>
        </w:rPr>
        <w:t>回以上あった</w:t>
      </w:r>
    </w:p>
    <w:p w14:paraId="093F8F3E" w14:textId="77777777" w:rsidR="00E00DCE" w:rsidRPr="002336F4" w:rsidRDefault="00E00DCE" w:rsidP="00E00DCE">
      <w:pPr>
        <w:pStyle w:val="a7"/>
        <w:ind w:leftChars="0" w:left="420"/>
      </w:pPr>
    </w:p>
    <w:p w14:paraId="6666E30F" w14:textId="77777777" w:rsidR="00431884" w:rsidRPr="002336F4" w:rsidRDefault="00E00DCE" w:rsidP="00E00DCE">
      <w:pPr>
        <w:pStyle w:val="a7"/>
        <w:ind w:leftChars="-2" w:left="-4" w:firstLineChars="2" w:firstLine="4"/>
      </w:pPr>
      <w:r w:rsidRPr="002336F4">
        <w:rPr>
          <w:rFonts w:hint="eastAsia"/>
        </w:rPr>
        <w:t>★「紙巻き・手巻きタバコ」を</w:t>
      </w:r>
      <w:r w:rsidRPr="002336F4">
        <w:rPr>
          <w:rFonts w:hint="eastAsia"/>
          <w:u w:val="single"/>
        </w:rPr>
        <w:t>最近</w:t>
      </w:r>
      <w:r w:rsidRPr="002336F4">
        <w:rPr>
          <w:rFonts w:hint="eastAsia"/>
          <w:u w:val="single"/>
        </w:rPr>
        <w:t>1</w:t>
      </w:r>
      <w:r w:rsidRPr="002336F4">
        <w:rPr>
          <w:rFonts w:hint="eastAsia"/>
          <w:u w:val="single"/>
        </w:rPr>
        <w:t>年間に</w:t>
      </w:r>
      <w:r w:rsidRPr="002336F4">
        <w:rPr>
          <w:rFonts w:hint="eastAsia"/>
        </w:rPr>
        <w:t>使った者への質問</w:t>
      </w:r>
    </w:p>
    <w:p w14:paraId="1421B6BB" w14:textId="77777777" w:rsidR="00352397" w:rsidRDefault="00571399" w:rsidP="00352397">
      <w:r>
        <w:rPr>
          <w:rFonts w:hint="eastAsia"/>
        </w:rPr>
        <w:t xml:space="preserve">(10) </w:t>
      </w:r>
      <w:r w:rsidR="00551B3C" w:rsidRPr="00FB795A">
        <w:rPr>
          <w:rFonts w:hint="eastAsia"/>
        </w:rPr>
        <w:t>現在、</w:t>
      </w:r>
      <w:r w:rsidR="00352397" w:rsidRPr="00FB795A">
        <w:t>禁煙することにどれくらい関心がありますか。</w:t>
      </w:r>
      <w:r w:rsidR="00C555AC">
        <w:fldChar w:fldCharType="begin">
          <w:fldData xml:space="preserve">PEVuZE5vdGU+PENpdGU+PEF1dGhvcj5CaWVuZXI8L0F1dGhvcj48WWVhcj4yMDE1PC9ZZWFyPjxS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</w:fldData>
        </w:fldChar>
      </w:r>
      <w:r w:rsidR="000D5A7D">
        <w:instrText xml:space="preserve"> ADDIN EN.CITE </w:instrText>
      </w:r>
      <w:r w:rsidR="00C555AC">
        <w:fldChar w:fldCharType="begin">
          <w:fldData xml:space="preserve">PEVuZE5vdGU+PENpdGU+PEF1dGhvcj5CaWVuZXI8L0F1dGhvcj48WWVhcj4yMDE1PC9ZZWFyPjxS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</w:fldData>
        </w:fldChar>
      </w:r>
      <w:r w:rsidR="000D5A7D">
        <w:instrText xml:space="preserve"> ADDIN EN.CITE.DATA </w:instrText>
      </w:r>
      <w:r w:rsidR="00C555AC">
        <w:fldChar w:fldCharType="end"/>
      </w:r>
      <w:r w:rsidR="00C555AC">
        <w:fldChar w:fldCharType="separate"/>
      </w:r>
      <w:r w:rsidR="000D5A7D">
        <w:rPr>
          <w:noProof/>
        </w:rPr>
        <w:t>[</w:t>
      </w:r>
      <w:hyperlink w:anchor="_ENREF_5" w:tooltip="Biener, 2015 #3081" w:history="1">
        <w:r w:rsidR="00730EF5">
          <w:rPr>
            <w:noProof/>
          </w:rPr>
          <w:t>5</w:t>
        </w:r>
      </w:hyperlink>
      <w:r w:rsidR="000D5A7D">
        <w:rPr>
          <w:noProof/>
        </w:rPr>
        <w:t>]</w:t>
      </w:r>
      <w:r w:rsidR="00C555AC">
        <w:fldChar w:fldCharType="end"/>
      </w:r>
    </w:p>
    <w:p w14:paraId="7720500F" w14:textId="71DB4FDF" w:rsidR="003E28AD" w:rsidRPr="00FB795A" w:rsidRDefault="003E28AD" w:rsidP="003E28AD">
      <w:pPr>
        <w:ind w:firstLineChars="150" w:firstLine="315"/>
      </w:pPr>
      <w:bookmarkStart w:id="1" w:name="_GoBack"/>
      <w:bookmarkEnd w:id="1"/>
      <w:r w:rsidRPr="003E28AD">
        <w:rPr>
          <w:rFonts w:hint="eastAsia"/>
        </w:rPr>
        <w:t>【</w:t>
      </w:r>
      <w:r w:rsidRPr="003E28AD">
        <w:rPr>
          <w:rFonts w:hint="eastAsia"/>
        </w:rPr>
        <w:t>Y16</w:t>
      </w:r>
      <w:r w:rsidRPr="003E28AD">
        <w:t>Q</w:t>
      </w:r>
      <w:r>
        <w:t>10</w:t>
      </w:r>
      <w:r w:rsidRPr="003E28AD">
        <w:rPr>
          <w:rFonts w:hint="eastAsia"/>
        </w:rPr>
        <w:t>】</w:t>
      </w:r>
    </w:p>
    <w:p w14:paraId="6C6BD635" w14:textId="77777777" w:rsidR="00CF4AE4" w:rsidRPr="00FB795A" w:rsidRDefault="00CF4AE4" w:rsidP="00853BD9">
      <w:pPr>
        <w:pStyle w:val="a7"/>
        <w:numPr>
          <w:ilvl w:val="0"/>
          <w:numId w:val="7"/>
        </w:numPr>
        <w:ind w:leftChars="0" w:firstLine="6"/>
      </w:pPr>
      <w:r>
        <w:rPr>
          <w:rFonts w:hint="eastAsia"/>
        </w:rPr>
        <w:t>現在</w:t>
      </w:r>
      <w:r w:rsidR="008318C3">
        <w:rPr>
          <w:rFonts w:hint="eastAsia"/>
        </w:rPr>
        <w:t>すでに</w:t>
      </w:r>
      <w:r>
        <w:rPr>
          <w:rFonts w:hint="eastAsia"/>
        </w:rPr>
        <w:t>禁煙している</w:t>
      </w:r>
    </w:p>
    <w:p w14:paraId="0005AAE4" w14:textId="77777777" w:rsidR="002963B1" w:rsidRPr="00FB795A" w:rsidRDefault="002963B1" w:rsidP="00853BD9">
      <w:pPr>
        <w:pStyle w:val="a7"/>
        <w:numPr>
          <w:ilvl w:val="0"/>
          <w:numId w:val="7"/>
        </w:numPr>
        <w:ind w:leftChars="0" w:firstLine="6"/>
      </w:pPr>
      <w:r w:rsidRPr="00FB795A">
        <w:rPr>
          <w:rFonts w:hint="eastAsia"/>
        </w:rPr>
        <w:t>関心がない</w:t>
      </w:r>
    </w:p>
    <w:p w14:paraId="74799536" w14:textId="77777777" w:rsidR="002963B1" w:rsidRPr="00FB795A" w:rsidRDefault="002963B1" w:rsidP="00853BD9">
      <w:pPr>
        <w:pStyle w:val="a7"/>
        <w:numPr>
          <w:ilvl w:val="0"/>
          <w:numId w:val="7"/>
        </w:numPr>
        <w:ind w:leftChars="0" w:firstLine="6"/>
      </w:pPr>
      <w:r w:rsidRPr="00FB795A">
        <w:rPr>
          <w:rFonts w:hint="eastAsia"/>
        </w:rPr>
        <w:t>関心があるが、今後６ヵ月以内に禁煙しようとは考えていない</w:t>
      </w:r>
    </w:p>
    <w:p w14:paraId="775E3525" w14:textId="77777777" w:rsidR="002963B1" w:rsidRPr="00FB795A" w:rsidRDefault="002963B1" w:rsidP="00853BD9">
      <w:pPr>
        <w:pStyle w:val="a7"/>
        <w:numPr>
          <w:ilvl w:val="0"/>
          <w:numId w:val="7"/>
        </w:numPr>
        <w:ind w:leftChars="0" w:firstLine="6"/>
      </w:pPr>
      <w:r w:rsidRPr="00FB795A">
        <w:rPr>
          <w:rFonts w:hint="eastAsia"/>
        </w:rPr>
        <w:t>今後６ヵ月以内に禁煙しようと考えているが、この１ヵ月以内に禁煙する考えはない</w:t>
      </w:r>
    </w:p>
    <w:p w14:paraId="7429D63B" w14:textId="77777777" w:rsidR="00D43090" w:rsidRDefault="002963B1" w:rsidP="00853BD9">
      <w:pPr>
        <w:pStyle w:val="a7"/>
        <w:numPr>
          <w:ilvl w:val="0"/>
          <w:numId w:val="7"/>
        </w:numPr>
        <w:ind w:leftChars="0" w:firstLine="6"/>
      </w:pPr>
      <w:r w:rsidRPr="00FB795A">
        <w:rPr>
          <w:rFonts w:hint="eastAsia"/>
        </w:rPr>
        <w:t>この１ヵ月以内に禁煙しようと考えている</w:t>
      </w:r>
    </w:p>
    <w:p w14:paraId="040C9723" w14:textId="77777777" w:rsidR="00CF4AE4" w:rsidRPr="00BC5155" w:rsidRDefault="00CF4AE4" w:rsidP="00CF4AE4">
      <w:pPr>
        <w:pStyle w:val="a7"/>
        <w:ind w:leftChars="0" w:left="426"/>
      </w:pPr>
    </w:p>
    <w:p w14:paraId="720EDD5F" w14:textId="77777777" w:rsidR="00864B0F" w:rsidRPr="00DD78D5" w:rsidRDefault="002E7E28" w:rsidP="00E25A0A">
      <w:r w:rsidRPr="00DD78D5">
        <w:rPr>
          <w:rFonts w:hint="eastAsia"/>
        </w:rPr>
        <w:t>本調査票に関する</w:t>
      </w:r>
      <w:r w:rsidR="00FA2396">
        <w:rPr>
          <w:rFonts w:hint="eastAsia"/>
        </w:rPr>
        <w:t>参考文献</w:t>
      </w:r>
    </w:p>
    <w:p w14:paraId="3F4F868A" w14:textId="77777777" w:rsidR="00730EF5" w:rsidRPr="00730EF5" w:rsidRDefault="00C555AC" w:rsidP="00730EF5">
      <w:pPr>
        <w:pStyle w:val="EndNoteBibliography"/>
      </w:pPr>
      <w:r w:rsidRPr="00DD78D5">
        <w:rPr>
          <w:rFonts w:ascii="Times New Roman" w:hAnsi="Times New Roman" w:cs="Times New Roman"/>
        </w:rPr>
        <w:fldChar w:fldCharType="begin"/>
      </w:r>
      <w:r w:rsidR="00E67469" w:rsidRPr="00DD78D5">
        <w:rPr>
          <w:rFonts w:ascii="Times New Roman" w:hAnsi="Times New Roman" w:cs="Times New Roman"/>
        </w:rPr>
        <w:instrText xml:space="preserve"> ADDIN EN.REFLIST </w:instrText>
      </w:r>
      <w:r w:rsidRPr="00DD78D5">
        <w:rPr>
          <w:rFonts w:ascii="Times New Roman" w:hAnsi="Times New Roman" w:cs="Times New Roman"/>
        </w:rPr>
        <w:fldChar w:fldCharType="separate"/>
      </w:r>
      <w:bookmarkStart w:id="2" w:name="_ENREF_1"/>
      <w:r w:rsidR="00730EF5" w:rsidRPr="00730EF5">
        <w:t>1.</w:t>
      </w:r>
      <w:r w:rsidR="00730EF5" w:rsidRPr="00730EF5">
        <w:tab/>
        <w:t>Brose LS, Hitchman SC, Brown J et al. Is the use of electronic cigarettes while smoking associated with smoking cessation attempts, cessation and reduced cigarette consumption? A survey with a 1-year follow-up. Addiction 2015; 110: 1160-1168.</w:t>
      </w:r>
      <w:bookmarkEnd w:id="2"/>
    </w:p>
    <w:p w14:paraId="68E92DE1" w14:textId="77777777" w:rsidR="00730EF5" w:rsidRPr="00730EF5" w:rsidRDefault="00730EF5" w:rsidP="00730EF5">
      <w:pPr>
        <w:pStyle w:val="EndNoteBibliography"/>
      </w:pPr>
      <w:bookmarkStart w:id="3" w:name="_ENREF_2"/>
      <w:r w:rsidRPr="00730EF5">
        <w:t>2.</w:t>
      </w:r>
      <w:r w:rsidRPr="00730EF5">
        <w:tab/>
        <w:t>Giovenco DP, Lewis MJ, Delnevo CD. Factors associated with e-cigarette use: a national population survey of current and former smokers. Am J Prev Med 2014; 47: 476-480.</w:t>
      </w:r>
      <w:bookmarkEnd w:id="3"/>
    </w:p>
    <w:p w14:paraId="5491F118" w14:textId="77777777" w:rsidR="00730EF5" w:rsidRPr="00730EF5" w:rsidRDefault="00730EF5" w:rsidP="00730EF5">
      <w:pPr>
        <w:pStyle w:val="EndNoteBibliography"/>
      </w:pPr>
      <w:bookmarkStart w:id="4" w:name="_ENREF_3"/>
      <w:r w:rsidRPr="00730EF5">
        <w:t>3.</w:t>
      </w:r>
      <w:r w:rsidRPr="00730EF5">
        <w:tab/>
        <w:t>WHO. Electronic nicotine delivery systems: Report by WHO. In Conference of the Parties to the WHO Framework Convention on Tobacco Control. Moscow, Russian Federation: 2014.</w:t>
      </w:r>
      <w:bookmarkEnd w:id="4"/>
    </w:p>
    <w:p w14:paraId="7DDB162F" w14:textId="77777777" w:rsidR="00730EF5" w:rsidRPr="00730EF5" w:rsidRDefault="00730EF5" w:rsidP="00730EF5">
      <w:pPr>
        <w:pStyle w:val="EndNoteBibliography"/>
      </w:pPr>
      <w:bookmarkStart w:id="5" w:name="_ENREF_4"/>
      <w:r w:rsidRPr="00730EF5">
        <w:t>4.</w:t>
      </w:r>
      <w:r w:rsidRPr="00730EF5">
        <w:tab/>
        <w:t>Pearson JL, Stanton CA, Cha S et al. E-Cigarettes and Smoking Cessation: Insights and Cautions From a Secondary Analysis of Data From a Study of Online Treatment-Seeking Smokers. Nicotine Tob Res 2015; 17: 1219-1227.</w:t>
      </w:r>
      <w:bookmarkEnd w:id="5"/>
    </w:p>
    <w:p w14:paraId="58EEFB90" w14:textId="77777777" w:rsidR="00730EF5" w:rsidRPr="00730EF5" w:rsidRDefault="00730EF5" w:rsidP="00730EF5">
      <w:pPr>
        <w:pStyle w:val="EndNoteBibliography"/>
      </w:pPr>
      <w:bookmarkStart w:id="6" w:name="_ENREF_5"/>
      <w:r w:rsidRPr="00730EF5">
        <w:t>5.</w:t>
      </w:r>
      <w:r w:rsidRPr="00730EF5">
        <w:tab/>
        <w:t>Biener L, Hargraves JL. A longitudinal study of electronic cigarette use among a population-based sample of adult smokers: association with smoking cessation and motivation to quit. Nicotine Tob Res 2015; 17: 127-133.</w:t>
      </w:r>
      <w:bookmarkEnd w:id="6"/>
    </w:p>
    <w:p w14:paraId="6335B221" w14:textId="77777777" w:rsidR="004F43F9" w:rsidRPr="00DD78D5" w:rsidRDefault="00C555AC" w:rsidP="00407F31">
      <w:pPr>
        <w:pStyle w:val="EndNoteBibliography"/>
        <w:rPr>
          <w:rFonts w:ascii="Times New Roman" w:hAnsi="Times New Roman" w:cs="Times New Roman"/>
        </w:rPr>
      </w:pPr>
      <w:r w:rsidRPr="00DD78D5">
        <w:rPr>
          <w:rFonts w:ascii="Times New Roman" w:hAnsi="Times New Roman" w:cs="Times New Roman"/>
        </w:rPr>
        <w:fldChar w:fldCharType="end"/>
      </w:r>
    </w:p>
    <w:sectPr w:rsidR="004F43F9" w:rsidRPr="00DD78D5" w:rsidSect="00325333">
      <w:footerReference w:type="default" r:id="rId10"/>
      <w:pgSz w:w="11906" w:h="16838" w:code="9"/>
      <w:pgMar w:top="720" w:right="720" w:bottom="720" w:left="709" w:header="851" w:footer="397" w:gutter="0"/>
      <w:cols w:space="425"/>
      <w:docGrid w:type="lines" w:linePitch="348"/>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TabuchiT" w:date="2015-12-21T16:13:00Z" w:initials="T">
    <w:p w14:paraId="519FDBDB" w14:textId="77777777" w:rsidR="00AD257C" w:rsidRDefault="00AD257C">
      <w:pPr>
        <w:pStyle w:val="ab"/>
      </w:pPr>
      <w:r>
        <w:rPr>
          <w:rStyle w:val="aa"/>
        </w:rPr>
        <w:annotationRef/>
      </w:r>
      <w:r>
        <w:rPr>
          <w:rFonts w:hint="eastAsia"/>
        </w:rPr>
        <w:t>(2)</w:t>
      </w:r>
      <w:r>
        <w:rPr>
          <w:rFonts w:hint="eastAsia"/>
        </w:rPr>
        <w:t>の</w:t>
      </w:r>
      <w:r>
        <w:rPr>
          <w:rFonts w:hint="eastAsia"/>
        </w:rPr>
        <w:t>1</w:t>
      </w:r>
      <w:r>
        <w:rPr>
          <w:rFonts w:hint="eastAsia"/>
        </w:rPr>
        <w:t>と</w:t>
      </w:r>
      <w:r>
        <w:rPr>
          <w:rFonts w:hint="eastAsia"/>
        </w:rPr>
        <w:t>2</w:t>
      </w:r>
      <w:r>
        <w:rPr>
          <w:rFonts w:hint="eastAsia"/>
        </w:rPr>
        <w:t>のどちらかもしくは両方の選択枝が</w:t>
      </w:r>
      <w:r>
        <w:rPr>
          <w:rFonts w:hint="eastAsia"/>
        </w:rPr>
        <w:t>3</w:t>
      </w:r>
      <w:r>
        <w:rPr>
          <w:rFonts w:hint="eastAsia"/>
        </w:rPr>
        <w:t>もしくは</w:t>
      </w:r>
      <w:r>
        <w:rPr>
          <w:rFonts w:hint="eastAsia"/>
        </w:rPr>
        <w:t>4</w:t>
      </w:r>
      <w:r>
        <w:rPr>
          <w:rFonts w:hint="eastAsia"/>
        </w:rPr>
        <w:t>だった場合</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9FDBD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3D9AF9" w14:textId="77777777" w:rsidR="00853BD9" w:rsidRDefault="00853BD9" w:rsidP="00685518">
      <w:r>
        <w:separator/>
      </w:r>
    </w:p>
  </w:endnote>
  <w:endnote w:type="continuationSeparator" w:id="0">
    <w:p w14:paraId="2EE66E9F" w14:textId="77777777" w:rsidR="00853BD9" w:rsidRDefault="00853BD9" w:rsidP="006855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entury">
    <w:altName w:val="Times New Roman"/>
    <w:panose1 w:val="02040603050705020303"/>
    <w:charset w:val="00"/>
    <w:family w:val="roman"/>
    <w:notTrueType/>
    <w:pitch w:val="variable"/>
    <w:sig w:usb0="00000003" w:usb1="00000000" w:usb2="00000000" w:usb3="00000000" w:csb0="00000001"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ＭＳ Ｐゴシック">
    <w:panose1 w:val="020B0600070205080204"/>
    <w:charset w:val="80"/>
    <w:family w:val="modern"/>
    <w:pitch w:val="variable"/>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6364292"/>
      <w:docPartObj>
        <w:docPartGallery w:val="Page Numbers (Bottom of Page)"/>
        <w:docPartUnique/>
      </w:docPartObj>
    </w:sdtPr>
    <w:sdtEndPr/>
    <w:sdtContent>
      <w:p w14:paraId="059D85C9" w14:textId="77777777" w:rsidR="00104EEC" w:rsidRDefault="00C555AC" w:rsidP="00685518">
        <w:pPr>
          <w:pStyle w:val="a5"/>
          <w:jc w:val="center"/>
        </w:pPr>
        <w:r>
          <w:fldChar w:fldCharType="begin"/>
        </w:r>
        <w:r w:rsidR="00104EEC">
          <w:instrText>PAGE   \* MERGEFORMAT</w:instrText>
        </w:r>
        <w:r>
          <w:fldChar w:fldCharType="separate"/>
        </w:r>
        <w:r w:rsidR="003E28AD" w:rsidRPr="003E28AD">
          <w:rPr>
            <w:noProof/>
            <w:lang w:val="ja-JP"/>
          </w:rPr>
          <w:t>5</w:t>
        </w:r>
        <w:r>
          <w:rPr>
            <w:noProof/>
            <w:lang w:val="ja-JP"/>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83777B" w14:textId="77777777" w:rsidR="00853BD9" w:rsidRDefault="00853BD9" w:rsidP="00685518">
      <w:r>
        <w:separator/>
      </w:r>
    </w:p>
  </w:footnote>
  <w:footnote w:type="continuationSeparator" w:id="0">
    <w:p w14:paraId="63EAEA36" w14:textId="77777777" w:rsidR="00853BD9" w:rsidRDefault="00853BD9" w:rsidP="0068551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08125F"/>
    <w:multiLevelType w:val="hybridMultilevel"/>
    <w:tmpl w:val="11B80F8C"/>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10791431"/>
    <w:multiLevelType w:val="hybridMultilevel"/>
    <w:tmpl w:val="18DE7A70"/>
    <w:lvl w:ilvl="0" w:tplc="8F620DA4">
      <w:start w:val="1"/>
      <w:numFmt w:val="decimal"/>
      <w:lvlText w:val="%1"/>
      <w:lvlJc w:val="right"/>
      <w:pPr>
        <w:ind w:left="840" w:hanging="420"/>
      </w:pPr>
      <w:rPr>
        <w:rFonts w:ascii="Arial" w:hAnsi="Arial" w:hint="default"/>
        <w:b/>
        <w:i w:val="0"/>
        <w:sz w:val="21"/>
      </w:rPr>
    </w:lvl>
    <w:lvl w:ilvl="1" w:tplc="04090017" w:tentative="1">
      <w:start w:val="1"/>
      <w:numFmt w:val="aiueoFullWidth"/>
      <w:lvlText w:val="(%2)"/>
      <w:lvlJc w:val="left"/>
      <w:pPr>
        <w:ind w:left="1260" w:hanging="420"/>
      </w:p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abstractNum w:abstractNumId="2" w15:restartNumberingAfterBreak="0">
    <w:nsid w:val="13BB2B53"/>
    <w:multiLevelType w:val="hybridMultilevel"/>
    <w:tmpl w:val="799E2114"/>
    <w:lvl w:ilvl="0" w:tplc="D6D2D478">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145D562E"/>
    <w:multiLevelType w:val="hybridMultilevel"/>
    <w:tmpl w:val="443E8C48"/>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248825C9"/>
    <w:multiLevelType w:val="hybridMultilevel"/>
    <w:tmpl w:val="98B60ECE"/>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2C810068"/>
    <w:multiLevelType w:val="hybridMultilevel"/>
    <w:tmpl w:val="0B7C02DE"/>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383E6898"/>
    <w:multiLevelType w:val="hybridMultilevel"/>
    <w:tmpl w:val="ADD07068"/>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3C5D7782"/>
    <w:multiLevelType w:val="hybridMultilevel"/>
    <w:tmpl w:val="0386828A"/>
    <w:lvl w:ilvl="0" w:tplc="D6D2D478">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453D658D"/>
    <w:multiLevelType w:val="hybridMultilevel"/>
    <w:tmpl w:val="799E2114"/>
    <w:lvl w:ilvl="0" w:tplc="D6D2D478">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4A207F49"/>
    <w:multiLevelType w:val="hybridMultilevel"/>
    <w:tmpl w:val="B47C8DC4"/>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15:restartNumberingAfterBreak="0">
    <w:nsid w:val="553B0C23"/>
    <w:multiLevelType w:val="hybridMultilevel"/>
    <w:tmpl w:val="F7F4E6D0"/>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1" w15:restartNumberingAfterBreak="0">
    <w:nsid w:val="75FA5339"/>
    <w:multiLevelType w:val="hybridMultilevel"/>
    <w:tmpl w:val="0416F970"/>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2" w15:restartNumberingAfterBreak="0">
    <w:nsid w:val="79A918D3"/>
    <w:multiLevelType w:val="hybridMultilevel"/>
    <w:tmpl w:val="18DE7A70"/>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1"/>
  </w:num>
  <w:num w:numId="2">
    <w:abstractNumId w:val="6"/>
  </w:num>
  <w:num w:numId="3">
    <w:abstractNumId w:val="9"/>
  </w:num>
  <w:num w:numId="4">
    <w:abstractNumId w:val="3"/>
  </w:num>
  <w:num w:numId="5">
    <w:abstractNumId w:val="12"/>
  </w:num>
  <w:num w:numId="6">
    <w:abstractNumId w:val="0"/>
  </w:num>
  <w:num w:numId="7">
    <w:abstractNumId w:val="10"/>
  </w:num>
  <w:num w:numId="8">
    <w:abstractNumId w:val="5"/>
  </w:num>
  <w:num w:numId="9">
    <w:abstractNumId w:val="4"/>
  </w:num>
  <w:num w:numId="10">
    <w:abstractNumId w:val="1"/>
  </w:num>
  <w:num w:numId="11">
    <w:abstractNumId w:val="7"/>
  </w:num>
  <w:num w:numId="12">
    <w:abstractNumId w:val="2"/>
  </w:num>
  <w:num w:numId="13">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defaultTabStop w:val="840"/>
  <w:drawingGridHorizontalSpacing w:val="105"/>
  <w:drawingGridVerticalSpacing w:val="174"/>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nnals of Onc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ptzzx0h2520aex2dlxeef399vaepspfrv5&quot;&gt;Tabuchi EndNote&lt;record-ids&gt;&lt;item&gt;2778&lt;/item&gt;&lt;item&gt;2779&lt;/item&gt;&lt;item&gt;3080&lt;/item&gt;&lt;item&gt;3081&lt;/item&gt;&lt;item&gt;3083&lt;/item&gt;&lt;/record-ids&gt;&lt;/item&gt;&lt;/Libraries&gt;"/>
  </w:docVars>
  <w:rsids>
    <w:rsidRoot w:val="00CD50B2"/>
    <w:rsid w:val="00002E1A"/>
    <w:rsid w:val="000040CB"/>
    <w:rsid w:val="000048FD"/>
    <w:rsid w:val="0000745B"/>
    <w:rsid w:val="00007FC5"/>
    <w:rsid w:val="00011593"/>
    <w:rsid w:val="00011A42"/>
    <w:rsid w:val="00011B7A"/>
    <w:rsid w:val="00012567"/>
    <w:rsid w:val="000146F0"/>
    <w:rsid w:val="00014E0A"/>
    <w:rsid w:val="000158FE"/>
    <w:rsid w:val="00017604"/>
    <w:rsid w:val="00021213"/>
    <w:rsid w:val="00021646"/>
    <w:rsid w:val="000218F8"/>
    <w:rsid w:val="00021D4B"/>
    <w:rsid w:val="000222A9"/>
    <w:rsid w:val="000229FC"/>
    <w:rsid w:val="00022D60"/>
    <w:rsid w:val="000262DB"/>
    <w:rsid w:val="00033328"/>
    <w:rsid w:val="00037075"/>
    <w:rsid w:val="00037711"/>
    <w:rsid w:val="000410F7"/>
    <w:rsid w:val="00042B67"/>
    <w:rsid w:val="00042E95"/>
    <w:rsid w:val="0004450D"/>
    <w:rsid w:val="00044626"/>
    <w:rsid w:val="000459BC"/>
    <w:rsid w:val="00045AEE"/>
    <w:rsid w:val="00045C1D"/>
    <w:rsid w:val="00046905"/>
    <w:rsid w:val="0005094D"/>
    <w:rsid w:val="000509A8"/>
    <w:rsid w:val="00052DD0"/>
    <w:rsid w:val="00055A81"/>
    <w:rsid w:val="00056129"/>
    <w:rsid w:val="00056284"/>
    <w:rsid w:val="0005652E"/>
    <w:rsid w:val="000567B0"/>
    <w:rsid w:val="00056BD1"/>
    <w:rsid w:val="00056FD6"/>
    <w:rsid w:val="00060EFF"/>
    <w:rsid w:val="00061053"/>
    <w:rsid w:val="0006165A"/>
    <w:rsid w:val="000622BE"/>
    <w:rsid w:val="00063036"/>
    <w:rsid w:val="000636F0"/>
    <w:rsid w:val="00065E7F"/>
    <w:rsid w:val="000674C5"/>
    <w:rsid w:val="000679C1"/>
    <w:rsid w:val="00072F20"/>
    <w:rsid w:val="00073106"/>
    <w:rsid w:val="00074733"/>
    <w:rsid w:val="00075387"/>
    <w:rsid w:val="00076ED6"/>
    <w:rsid w:val="00082040"/>
    <w:rsid w:val="00082377"/>
    <w:rsid w:val="00082A96"/>
    <w:rsid w:val="000839E6"/>
    <w:rsid w:val="0008423D"/>
    <w:rsid w:val="00086C48"/>
    <w:rsid w:val="00087185"/>
    <w:rsid w:val="00087F1F"/>
    <w:rsid w:val="000930A0"/>
    <w:rsid w:val="000A0B29"/>
    <w:rsid w:val="000A49AD"/>
    <w:rsid w:val="000A518F"/>
    <w:rsid w:val="000A7DD4"/>
    <w:rsid w:val="000A7EF8"/>
    <w:rsid w:val="000B6F9A"/>
    <w:rsid w:val="000C0D81"/>
    <w:rsid w:val="000C3194"/>
    <w:rsid w:val="000C39F9"/>
    <w:rsid w:val="000C4BF3"/>
    <w:rsid w:val="000C5C7F"/>
    <w:rsid w:val="000C601E"/>
    <w:rsid w:val="000D4DBC"/>
    <w:rsid w:val="000D5A7D"/>
    <w:rsid w:val="000D728F"/>
    <w:rsid w:val="000E2569"/>
    <w:rsid w:val="000E29C6"/>
    <w:rsid w:val="000E47E6"/>
    <w:rsid w:val="000F0091"/>
    <w:rsid w:val="000F043D"/>
    <w:rsid w:val="000F194D"/>
    <w:rsid w:val="000F219D"/>
    <w:rsid w:val="000F2FB0"/>
    <w:rsid w:val="000F4044"/>
    <w:rsid w:val="000F6C8D"/>
    <w:rsid w:val="000F7F6A"/>
    <w:rsid w:val="00100A8B"/>
    <w:rsid w:val="00100B8F"/>
    <w:rsid w:val="00100EEA"/>
    <w:rsid w:val="00103EB2"/>
    <w:rsid w:val="00103F63"/>
    <w:rsid w:val="00104EEC"/>
    <w:rsid w:val="00110516"/>
    <w:rsid w:val="001126C0"/>
    <w:rsid w:val="00112708"/>
    <w:rsid w:val="00114C12"/>
    <w:rsid w:val="001154EC"/>
    <w:rsid w:val="00121462"/>
    <w:rsid w:val="00121B73"/>
    <w:rsid w:val="0012316F"/>
    <w:rsid w:val="00123619"/>
    <w:rsid w:val="00123F9C"/>
    <w:rsid w:val="0012574D"/>
    <w:rsid w:val="00126E94"/>
    <w:rsid w:val="00127118"/>
    <w:rsid w:val="00130BA8"/>
    <w:rsid w:val="00131547"/>
    <w:rsid w:val="00132B49"/>
    <w:rsid w:val="00133977"/>
    <w:rsid w:val="00134DF3"/>
    <w:rsid w:val="001401FC"/>
    <w:rsid w:val="001416E1"/>
    <w:rsid w:val="00143578"/>
    <w:rsid w:val="00143A46"/>
    <w:rsid w:val="00143CD1"/>
    <w:rsid w:val="00145321"/>
    <w:rsid w:val="00145D47"/>
    <w:rsid w:val="00146B41"/>
    <w:rsid w:val="00146CDF"/>
    <w:rsid w:val="00146FD2"/>
    <w:rsid w:val="00147E74"/>
    <w:rsid w:val="00150CDB"/>
    <w:rsid w:val="001513C2"/>
    <w:rsid w:val="00152454"/>
    <w:rsid w:val="001528AB"/>
    <w:rsid w:val="00155225"/>
    <w:rsid w:val="001554E5"/>
    <w:rsid w:val="00162370"/>
    <w:rsid w:val="00162424"/>
    <w:rsid w:val="00162B68"/>
    <w:rsid w:val="00163600"/>
    <w:rsid w:val="00164A76"/>
    <w:rsid w:val="00170C8B"/>
    <w:rsid w:val="001715F9"/>
    <w:rsid w:val="00171E65"/>
    <w:rsid w:val="00172360"/>
    <w:rsid w:val="00173919"/>
    <w:rsid w:val="00174A39"/>
    <w:rsid w:val="00174ACB"/>
    <w:rsid w:val="00175C1B"/>
    <w:rsid w:val="0017619E"/>
    <w:rsid w:val="00181CED"/>
    <w:rsid w:val="001821B6"/>
    <w:rsid w:val="001834B6"/>
    <w:rsid w:val="00187C3D"/>
    <w:rsid w:val="001914C8"/>
    <w:rsid w:val="00193224"/>
    <w:rsid w:val="00193B66"/>
    <w:rsid w:val="00193BCD"/>
    <w:rsid w:val="00194A9F"/>
    <w:rsid w:val="001A0833"/>
    <w:rsid w:val="001A2DB3"/>
    <w:rsid w:val="001A3FCC"/>
    <w:rsid w:val="001A53D1"/>
    <w:rsid w:val="001A64D5"/>
    <w:rsid w:val="001A71EB"/>
    <w:rsid w:val="001A763C"/>
    <w:rsid w:val="001A7CFD"/>
    <w:rsid w:val="001B0D4E"/>
    <w:rsid w:val="001B172A"/>
    <w:rsid w:val="001B4588"/>
    <w:rsid w:val="001B4F01"/>
    <w:rsid w:val="001B4FF9"/>
    <w:rsid w:val="001B5975"/>
    <w:rsid w:val="001B6411"/>
    <w:rsid w:val="001B6449"/>
    <w:rsid w:val="001B79FF"/>
    <w:rsid w:val="001C058B"/>
    <w:rsid w:val="001C210E"/>
    <w:rsid w:val="001C292F"/>
    <w:rsid w:val="001C4273"/>
    <w:rsid w:val="001C4E69"/>
    <w:rsid w:val="001C553E"/>
    <w:rsid w:val="001C63CF"/>
    <w:rsid w:val="001D02E1"/>
    <w:rsid w:val="001D0CCD"/>
    <w:rsid w:val="001D2B3A"/>
    <w:rsid w:val="001D4392"/>
    <w:rsid w:val="001D4FD3"/>
    <w:rsid w:val="001E282E"/>
    <w:rsid w:val="001E2B7A"/>
    <w:rsid w:val="001E2E45"/>
    <w:rsid w:val="001E4235"/>
    <w:rsid w:val="001E4C0D"/>
    <w:rsid w:val="001E4F77"/>
    <w:rsid w:val="001F03A4"/>
    <w:rsid w:val="001F08E0"/>
    <w:rsid w:val="001F14F9"/>
    <w:rsid w:val="001F317F"/>
    <w:rsid w:val="001F34C4"/>
    <w:rsid w:val="001F46FB"/>
    <w:rsid w:val="002007CD"/>
    <w:rsid w:val="00203B72"/>
    <w:rsid w:val="00203D33"/>
    <w:rsid w:val="00205023"/>
    <w:rsid w:val="002056DE"/>
    <w:rsid w:val="00207918"/>
    <w:rsid w:val="002107B9"/>
    <w:rsid w:val="0021204E"/>
    <w:rsid w:val="00212118"/>
    <w:rsid w:val="00212786"/>
    <w:rsid w:val="002129D0"/>
    <w:rsid w:val="0021328A"/>
    <w:rsid w:val="00216046"/>
    <w:rsid w:val="00217B98"/>
    <w:rsid w:val="00220665"/>
    <w:rsid w:val="00220A96"/>
    <w:rsid w:val="00220AD5"/>
    <w:rsid w:val="002216B5"/>
    <w:rsid w:val="0022360E"/>
    <w:rsid w:val="002311F2"/>
    <w:rsid w:val="00232A7E"/>
    <w:rsid w:val="002336F4"/>
    <w:rsid w:val="002408A6"/>
    <w:rsid w:val="00240EBE"/>
    <w:rsid w:val="00242860"/>
    <w:rsid w:val="00242A5C"/>
    <w:rsid w:val="00242ABA"/>
    <w:rsid w:val="002452EE"/>
    <w:rsid w:val="00246E3C"/>
    <w:rsid w:val="002518E0"/>
    <w:rsid w:val="00252617"/>
    <w:rsid w:val="00252CFE"/>
    <w:rsid w:val="00253766"/>
    <w:rsid w:val="002537D4"/>
    <w:rsid w:val="002570BF"/>
    <w:rsid w:val="00263CCA"/>
    <w:rsid w:val="002643BB"/>
    <w:rsid w:val="002654EA"/>
    <w:rsid w:val="00265804"/>
    <w:rsid w:val="00267761"/>
    <w:rsid w:val="002720DF"/>
    <w:rsid w:val="00274230"/>
    <w:rsid w:val="002752A5"/>
    <w:rsid w:val="0027535F"/>
    <w:rsid w:val="00275760"/>
    <w:rsid w:val="00277872"/>
    <w:rsid w:val="002838EE"/>
    <w:rsid w:val="002845EB"/>
    <w:rsid w:val="0028510D"/>
    <w:rsid w:val="00285ABE"/>
    <w:rsid w:val="00286468"/>
    <w:rsid w:val="002867A6"/>
    <w:rsid w:val="00286B78"/>
    <w:rsid w:val="002874DE"/>
    <w:rsid w:val="0028750B"/>
    <w:rsid w:val="00287547"/>
    <w:rsid w:val="00290FC8"/>
    <w:rsid w:val="00291DB4"/>
    <w:rsid w:val="002938EB"/>
    <w:rsid w:val="0029492F"/>
    <w:rsid w:val="002949ED"/>
    <w:rsid w:val="00294DFB"/>
    <w:rsid w:val="002963B1"/>
    <w:rsid w:val="00296AA3"/>
    <w:rsid w:val="002A0C66"/>
    <w:rsid w:val="002A1A7B"/>
    <w:rsid w:val="002A543E"/>
    <w:rsid w:val="002A7527"/>
    <w:rsid w:val="002B038A"/>
    <w:rsid w:val="002B0C9B"/>
    <w:rsid w:val="002B1A62"/>
    <w:rsid w:val="002B2652"/>
    <w:rsid w:val="002B5F33"/>
    <w:rsid w:val="002B5F3F"/>
    <w:rsid w:val="002B7C02"/>
    <w:rsid w:val="002C3652"/>
    <w:rsid w:val="002C3CA2"/>
    <w:rsid w:val="002C52C7"/>
    <w:rsid w:val="002D05FD"/>
    <w:rsid w:val="002D1E99"/>
    <w:rsid w:val="002D20A9"/>
    <w:rsid w:val="002D26CD"/>
    <w:rsid w:val="002D3A31"/>
    <w:rsid w:val="002D552E"/>
    <w:rsid w:val="002E04AE"/>
    <w:rsid w:val="002E04C6"/>
    <w:rsid w:val="002E0BE9"/>
    <w:rsid w:val="002E1FE2"/>
    <w:rsid w:val="002E3F8D"/>
    <w:rsid w:val="002E7E28"/>
    <w:rsid w:val="002E7F82"/>
    <w:rsid w:val="002F03A1"/>
    <w:rsid w:val="002F2A50"/>
    <w:rsid w:val="002F4D54"/>
    <w:rsid w:val="002F4F3B"/>
    <w:rsid w:val="002F5E90"/>
    <w:rsid w:val="0030253A"/>
    <w:rsid w:val="003063ED"/>
    <w:rsid w:val="00307B2B"/>
    <w:rsid w:val="0031034B"/>
    <w:rsid w:val="0031142D"/>
    <w:rsid w:val="00313196"/>
    <w:rsid w:val="00315991"/>
    <w:rsid w:val="003176F6"/>
    <w:rsid w:val="00317A9D"/>
    <w:rsid w:val="00320432"/>
    <w:rsid w:val="003225E5"/>
    <w:rsid w:val="003245BA"/>
    <w:rsid w:val="00325333"/>
    <w:rsid w:val="00325CAE"/>
    <w:rsid w:val="003279AE"/>
    <w:rsid w:val="003309F5"/>
    <w:rsid w:val="0033334F"/>
    <w:rsid w:val="003336DB"/>
    <w:rsid w:val="00333C0D"/>
    <w:rsid w:val="00335835"/>
    <w:rsid w:val="00335CA5"/>
    <w:rsid w:val="00336504"/>
    <w:rsid w:val="00340F80"/>
    <w:rsid w:val="00342966"/>
    <w:rsid w:val="003439C2"/>
    <w:rsid w:val="00351733"/>
    <w:rsid w:val="00351BF5"/>
    <w:rsid w:val="00352397"/>
    <w:rsid w:val="00352439"/>
    <w:rsid w:val="00353004"/>
    <w:rsid w:val="00353209"/>
    <w:rsid w:val="00353683"/>
    <w:rsid w:val="003564DD"/>
    <w:rsid w:val="00356ACF"/>
    <w:rsid w:val="003622CE"/>
    <w:rsid w:val="003630A3"/>
    <w:rsid w:val="003634AE"/>
    <w:rsid w:val="003642F3"/>
    <w:rsid w:val="00367B30"/>
    <w:rsid w:val="003700CE"/>
    <w:rsid w:val="00373037"/>
    <w:rsid w:val="003758B7"/>
    <w:rsid w:val="00375CD7"/>
    <w:rsid w:val="00376CDE"/>
    <w:rsid w:val="003810B7"/>
    <w:rsid w:val="003849D1"/>
    <w:rsid w:val="003874FF"/>
    <w:rsid w:val="003924B8"/>
    <w:rsid w:val="00392DED"/>
    <w:rsid w:val="003960E8"/>
    <w:rsid w:val="003B2422"/>
    <w:rsid w:val="003B2463"/>
    <w:rsid w:val="003B24D8"/>
    <w:rsid w:val="003B423D"/>
    <w:rsid w:val="003B4E36"/>
    <w:rsid w:val="003B5BCF"/>
    <w:rsid w:val="003B7C99"/>
    <w:rsid w:val="003C0E86"/>
    <w:rsid w:val="003C1204"/>
    <w:rsid w:val="003C15DF"/>
    <w:rsid w:val="003C258E"/>
    <w:rsid w:val="003C323D"/>
    <w:rsid w:val="003C504A"/>
    <w:rsid w:val="003C5C9C"/>
    <w:rsid w:val="003C6FE4"/>
    <w:rsid w:val="003C713B"/>
    <w:rsid w:val="003C751C"/>
    <w:rsid w:val="003D112B"/>
    <w:rsid w:val="003D2C08"/>
    <w:rsid w:val="003D3F1C"/>
    <w:rsid w:val="003D4823"/>
    <w:rsid w:val="003D4EAD"/>
    <w:rsid w:val="003D60D3"/>
    <w:rsid w:val="003D61A5"/>
    <w:rsid w:val="003D6312"/>
    <w:rsid w:val="003E0D5B"/>
    <w:rsid w:val="003E154A"/>
    <w:rsid w:val="003E28AD"/>
    <w:rsid w:val="003E4376"/>
    <w:rsid w:val="003E55AC"/>
    <w:rsid w:val="003E5637"/>
    <w:rsid w:val="003F04A7"/>
    <w:rsid w:val="003F1152"/>
    <w:rsid w:val="003F242C"/>
    <w:rsid w:val="003F2DE8"/>
    <w:rsid w:val="003F3146"/>
    <w:rsid w:val="003F44E8"/>
    <w:rsid w:val="003F62AA"/>
    <w:rsid w:val="0040366D"/>
    <w:rsid w:val="0040523F"/>
    <w:rsid w:val="0040737E"/>
    <w:rsid w:val="00407F31"/>
    <w:rsid w:val="00412000"/>
    <w:rsid w:val="00412045"/>
    <w:rsid w:val="004123DE"/>
    <w:rsid w:val="004125F9"/>
    <w:rsid w:val="00413943"/>
    <w:rsid w:val="004162FD"/>
    <w:rsid w:val="00417430"/>
    <w:rsid w:val="00417605"/>
    <w:rsid w:val="00425F29"/>
    <w:rsid w:val="00431884"/>
    <w:rsid w:val="004343DC"/>
    <w:rsid w:val="00436459"/>
    <w:rsid w:val="0043727B"/>
    <w:rsid w:val="00437D1B"/>
    <w:rsid w:val="00441497"/>
    <w:rsid w:val="00442DF8"/>
    <w:rsid w:val="00443CCB"/>
    <w:rsid w:val="004456EC"/>
    <w:rsid w:val="00450BB6"/>
    <w:rsid w:val="00450F8B"/>
    <w:rsid w:val="00452ED6"/>
    <w:rsid w:val="00454064"/>
    <w:rsid w:val="004568F0"/>
    <w:rsid w:val="004574BA"/>
    <w:rsid w:val="00460512"/>
    <w:rsid w:val="00460D20"/>
    <w:rsid w:val="00460FAB"/>
    <w:rsid w:val="004631C9"/>
    <w:rsid w:val="00463238"/>
    <w:rsid w:val="00463DB6"/>
    <w:rsid w:val="004655A4"/>
    <w:rsid w:val="0046617A"/>
    <w:rsid w:val="004757DE"/>
    <w:rsid w:val="0047644F"/>
    <w:rsid w:val="004771E9"/>
    <w:rsid w:val="00480464"/>
    <w:rsid w:val="004833EF"/>
    <w:rsid w:val="00484D96"/>
    <w:rsid w:val="004902FB"/>
    <w:rsid w:val="004906D6"/>
    <w:rsid w:val="0049181D"/>
    <w:rsid w:val="00494140"/>
    <w:rsid w:val="00494C2C"/>
    <w:rsid w:val="00495140"/>
    <w:rsid w:val="004967E7"/>
    <w:rsid w:val="004B05E3"/>
    <w:rsid w:val="004B112A"/>
    <w:rsid w:val="004B166A"/>
    <w:rsid w:val="004B3DCF"/>
    <w:rsid w:val="004B5E27"/>
    <w:rsid w:val="004B6980"/>
    <w:rsid w:val="004C022A"/>
    <w:rsid w:val="004C295C"/>
    <w:rsid w:val="004C3717"/>
    <w:rsid w:val="004C4793"/>
    <w:rsid w:val="004C4E91"/>
    <w:rsid w:val="004C5683"/>
    <w:rsid w:val="004D0876"/>
    <w:rsid w:val="004D0955"/>
    <w:rsid w:val="004D2746"/>
    <w:rsid w:val="004D31A8"/>
    <w:rsid w:val="004D38F9"/>
    <w:rsid w:val="004D49EE"/>
    <w:rsid w:val="004D673D"/>
    <w:rsid w:val="004E12A4"/>
    <w:rsid w:val="004E21F2"/>
    <w:rsid w:val="004E22BB"/>
    <w:rsid w:val="004E3C14"/>
    <w:rsid w:val="004E4C6F"/>
    <w:rsid w:val="004E6B56"/>
    <w:rsid w:val="004F2B0C"/>
    <w:rsid w:val="004F43F9"/>
    <w:rsid w:val="004F4E42"/>
    <w:rsid w:val="004F500F"/>
    <w:rsid w:val="004F74CE"/>
    <w:rsid w:val="004F7592"/>
    <w:rsid w:val="005024DA"/>
    <w:rsid w:val="00504A5B"/>
    <w:rsid w:val="005052E6"/>
    <w:rsid w:val="00505ECA"/>
    <w:rsid w:val="0050644D"/>
    <w:rsid w:val="005143D3"/>
    <w:rsid w:val="005159DD"/>
    <w:rsid w:val="005162C4"/>
    <w:rsid w:val="00516F81"/>
    <w:rsid w:val="00520F6B"/>
    <w:rsid w:val="00522B0A"/>
    <w:rsid w:val="005266D8"/>
    <w:rsid w:val="00530FA7"/>
    <w:rsid w:val="00531BFE"/>
    <w:rsid w:val="005324FB"/>
    <w:rsid w:val="00532CC1"/>
    <w:rsid w:val="005331D6"/>
    <w:rsid w:val="00535BBD"/>
    <w:rsid w:val="00536921"/>
    <w:rsid w:val="00540195"/>
    <w:rsid w:val="0054059F"/>
    <w:rsid w:val="005411AB"/>
    <w:rsid w:val="00542C53"/>
    <w:rsid w:val="00544971"/>
    <w:rsid w:val="005465D3"/>
    <w:rsid w:val="0054738A"/>
    <w:rsid w:val="00547617"/>
    <w:rsid w:val="0055036A"/>
    <w:rsid w:val="00551B3C"/>
    <w:rsid w:val="005579F4"/>
    <w:rsid w:val="00560049"/>
    <w:rsid w:val="00561960"/>
    <w:rsid w:val="0056493D"/>
    <w:rsid w:val="00566007"/>
    <w:rsid w:val="005662A6"/>
    <w:rsid w:val="00570277"/>
    <w:rsid w:val="00570F68"/>
    <w:rsid w:val="00571399"/>
    <w:rsid w:val="0057154F"/>
    <w:rsid w:val="00572CE4"/>
    <w:rsid w:val="0057564F"/>
    <w:rsid w:val="00585E2A"/>
    <w:rsid w:val="005876AD"/>
    <w:rsid w:val="00590E1A"/>
    <w:rsid w:val="0059198A"/>
    <w:rsid w:val="00591F0E"/>
    <w:rsid w:val="0059335F"/>
    <w:rsid w:val="00593B06"/>
    <w:rsid w:val="00593F0D"/>
    <w:rsid w:val="00594E06"/>
    <w:rsid w:val="005A25DC"/>
    <w:rsid w:val="005A2A6A"/>
    <w:rsid w:val="005A46DE"/>
    <w:rsid w:val="005A4E0F"/>
    <w:rsid w:val="005A63F5"/>
    <w:rsid w:val="005A7311"/>
    <w:rsid w:val="005B2EBB"/>
    <w:rsid w:val="005B3D82"/>
    <w:rsid w:val="005B466D"/>
    <w:rsid w:val="005B587A"/>
    <w:rsid w:val="005B6484"/>
    <w:rsid w:val="005B6EB8"/>
    <w:rsid w:val="005C3227"/>
    <w:rsid w:val="005C3A17"/>
    <w:rsid w:val="005C3F4C"/>
    <w:rsid w:val="005C6751"/>
    <w:rsid w:val="005C79CE"/>
    <w:rsid w:val="005C7F2E"/>
    <w:rsid w:val="005D1C51"/>
    <w:rsid w:val="005D2E44"/>
    <w:rsid w:val="005D624B"/>
    <w:rsid w:val="005D777F"/>
    <w:rsid w:val="005D7FC1"/>
    <w:rsid w:val="005E0CCE"/>
    <w:rsid w:val="005E0FB6"/>
    <w:rsid w:val="005E1075"/>
    <w:rsid w:val="005E1901"/>
    <w:rsid w:val="005E3C85"/>
    <w:rsid w:val="005E3ECB"/>
    <w:rsid w:val="005E5AAC"/>
    <w:rsid w:val="005E65B4"/>
    <w:rsid w:val="005F208C"/>
    <w:rsid w:val="005F4CEC"/>
    <w:rsid w:val="005F5634"/>
    <w:rsid w:val="005F582E"/>
    <w:rsid w:val="005F7154"/>
    <w:rsid w:val="005F73DF"/>
    <w:rsid w:val="00601984"/>
    <w:rsid w:val="006032A1"/>
    <w:rsid w:val="00603D0B"/>
    <w:rsid w:val="00604092"/>
    <w:rsid w:val="006057F5"/>
    <w:rsid w:val="00606A16"/>
    <w:rsid w:val="00611D3B"/>
    <w:rsid w:val="00611EC3"/>
    <w:rsid w:val="0061231F"/>
    <w:rsid w:val="00612738"/>
    <w:rsid w:val="00613ECB"/>
    <w:rsid w:val="0061499B"/>
    <w:rsid w:val="00615FDF"/>
    <w:rsid w:val="006163E9"/>
    <w:rsid w:val="00617D21"/>
    <w:rsid w:val="00620AE5"/>
    <w:rsid w:val="006215D4"/>
    <w:rsid w:val="006216EC"/>
    <w:rsid w:val="006242FE"/>
    <w:rsid w:val="00624EBC"/>
    <w:rsid w:val="0062513D"/>
    <w:rsid w:val="00626B2C"/>
    <w:rsid w:val="00631EC2"/>
    <w:rsid w:val="006359C9"/>
    <w:rsid w:val="00636BF3"/>
    <w:rsid w:val="0063772D"/>
    <w:rsid w:val="0064067F"/>
    <w:rsid w:val="00641727"/>
    <w:rsid w:val="00642741"/>
    <w:rsid w:val="00643924"/>
    <w:rsid w:val="0064661C"/>
    <w:rsid w:val="00651491"/>
    <w:rsid w:val="00655C34"/>
    <w:rsid w:val="00655D06"/>
    <w:rsid w:val="0065681F"/>
    <w:rsid w:val="0065725C"/>
    <w:rsid w:val="006622DA"/>
    <w:rsid w:val="00662304"/>
    <w:rsid w:val="00663A97"/>
    <w:rsid w:val="006648F3"/>
    <w:rsid w:val="00664900"/>
    <w:rsid w:val="00664D10"/>
    <w:rsid w:val="00665CFE"/>
    <w:rsid w:val="00667F3F"/>
    <w:rsid w:val="006756C1"/>
    <w:rsid w:val="00676CC6"/>
    <w:rsid w:val="00680C0C"/>
    <w:rsid w:val="006824E8"/>
    <w:rsid w:val="0068464F"/>
    <w:rsid w:val="00685518"/>
    <w:rsid w:val="00686E4A"/>
    <w:rsid w:val="0069102B"/>
    <w:rsid w:val="00691276"/>
    <w:rsid w:val="00692CDA"/>
    <w:rsid w:val="006944F4"/>
    <w:rsid w:val="0069484E"/>
    <w:rsid w:val="00695250"/>
    <w:rsid w:val="00695F1A"/>
    <w:rsid w:val="006A0075"/>
    <w:rsid w:val="006A1766"/>
    <w:rsid w:val="006A43D0"/>
    <w:rsid w:val="006A55F1"/>
    <w:rsid w:val="006A70C2"/>
    <w:rsid w:val="006A7AC9"/>
    <w:rsid w:val="006A7AD0"/>
    <w:rsid w:val="006B0991"/>
    <w:rsid w:val="006B0F6E"/>
    <w:rsid w:val="006B6DCB"/>
    <w:rsid w:val="006C0BC2"/>
    <w:rsid w:val="006C1CFD"/>
    <w:rsid w:val="006C2C82"/>
    <w:rsid w:val="006D1ABD"/>
    <w:rsid w:val="006D29AD"/>
    <w:rsid w:val="006D53C3"/>
    <w:rsid w:val="006D650E"/>
    <w:rsid w:val="006D6FE2"/>
    <w:rsid w:val="006E13C3"/>
    <w:rsid w:val="006E18FD"/>
    <w:rsid w:val="006E2E94"/>
    <w:rsid w:val="006E4D6A"/>
    <w:rsid w:val="006F01B2"/>
    <w:rsid w:val="006F0D79"/>
    <w:rsid w:val="006F326D"/>
    <w:rsid w:val="006F45A0"/>
    <w:rsid w:val="006F4C40"/>
    <w:rsid w:val="006F5244"/>
    <w:rsid w:val="006F5860"/>
    <w:rsid w:val="00701887"/>
    <w:rsid w:val="00701C65"/>
    <w:rsid w:val="00701DF9"/>
    <w:rsid w:val="007049D0"/>
    <w:rsid w:val="00704C3A"/>
    <w:rsid w:val="0070674C"/>
    <w:rsid w:val="0071212B"/>
    <w:rsid w:val="007144F0"/>
    <w:rsid w:val="0071558D"/>
    <w:rsid w:val="00717B4D"/>
    <w:rsid w:val="00717F74"/>
    <w:rsid w:val="00720125"/>
    <w:rsid w:val="0072158A"/>
    <w:rsid w:val="0072316D"/>
    <w:rsid w:val="007231BA"/>
    <w:rsid w:val="00724520"/>
    <w:rsid w:val="0072657A"/>
    <w:rsid w:val="00727DB2"/>
    <w:rsid w:val="00730EF5"/>
    <w:rsid w:val="007336CD"/>
    <w:rsid w:val="0073401C"/>
    <w:rsid w:val="007345B1"/>
    <w:rsid w:val="007354D3"/>
    <w:rsid w:val="00740787"/>
    <w:rsid w:val="0074221E"/>
    <w:rsid w:val="00743C44"/>
    <w:rsid w:val="0074575E"/>
    <w:rsid w:val="00747755"/>
    <w:rsid w:val="00747D02"/>
    <w:rsid w:val="00752130"/>
    <w:rsid w:val="00753A15"/>
    <w:rsid w:val="00754088"/>
    <w:rsid w:val="007550C4"/>
    <w:rsid w:val="00756B9D"/>
    <w:rsid w:val="00757BF2"/>
    <w:rsid w:val="0076041C"/>
    <w:rsid w:val="00760618"/>
    <w:rsid w:val="00762CD3"/>
    <w:rsid w:val="00764200"/>
    <w:rsid w:val="00765200"/>
    <w:rsid w:val="00765259"/>
    <w:rsid w:val="00765EDB"/>
    <w:rsid w:val="0076608C"/>
    <w:rsid w:val="00770E03"/>
    <w:rsid w:val="00771D20"/>
    <w:rsid w:val="00772F0D"/>
    <w:rsid w:val="0077305C"/>
    <w:rsid w:val="00775F07"/>
    <w:rsid w:val="00780EC2"/>
    <w:rsid w:val="0078315D"/>
    <w:rsid w:val="00783A21"/>
    <w:rsid w:val="00786052"/>
    <w:rsid w:val="00790F95"/>
    <w:rsid w:val="00791A96"/>
    <w:rsid w:val="007973BF"/>
    <w:rsid w:val="007A0622"/>
    <w:rsid w:val="007A0D6C"/>
    <w:rsid w:val="007A18E9"/>
    <w:rsid w:val="007A317D"/>
    <w:rsid w:val="007B029C"/>
    <w:rsid w:val="007B02F0"/>
    <w:rsid w:val="007B1CB8"/>
    <w:rsid w:val="007B331F"/>
    <w:rsid w:val="007B7D5F"/>
    <w:rsid w:val="007C1597"/>
    <w:rsid w:val="007C55F1"/>
    <w:rsid w:val="007C66E2"/>
    <w:rsid w:val="007C7AE7"/>
    <w:rsid w:val="007D145D"/>
    <w:rsid w:val="007D27EB"/>
    <w:rsid w:val="007D43BB"/>
    <w:rsid w:val="007D7FF8"/>
    <w:rsid w:val="007E1F6D"/>
    <w:rsid w:val="007E3AF9"/>
    <w:rsid w:val="007E40B3"/>
    <w:rsid w:val="007E43B4"/>
    <w:rsid w:val="007E508D"/>
    <w:rsid w:val="007E6F9D"/>
    <w:rsid w:val="007E7842"/>
    <w:rsid w:val="007E7CA3"/>
    <w:rsid w:val="007F086B"/>
    <w:rsid w:val="007F14D8"/>
    <w:rsid w:val="007F1EA8"/>
    <w:rsid w:val="007F5C49"/>
    <w:rsid w:val="008002C7"/>
    <w:rsid w:val="0080236E"/>
    <w:rsid w:val="00805354"/>
    <w:rsid w:val="0080679E"/>
    <w:rsid w:val="00813DF9"/>
    <w:rsid w:val="00815379"/>
    <w:rsid w:val="00820A35"/>
    <w:rsid w:val="00821A8E"/>
    <w:rsid w:val="008315C2"/>
    <w:rsid w:val="008318C3"/>
    <w:rsid w:val="00837AF3"/>
    <w:rsid w:val="008417ED"/>
    <w:rsid w:val="00841E3C"/>
    <w:rsid w:val="0084236D"/>
    <w:rsid w:val="0084280F"/>
    <w:rsid w:val="00843107"/>
    <w:rsid w:val="008444A2"/>
    <w:rsid w:val="00844FE8"/>
    <w:rsid w:val="008456C4"/>
    <w:rsid w:val="00846DD1"/>
    <w:rsid w:val="008475E4"/>
    <w:rsid w:val="00851293"/>
    <w:rsid w:val="008526DF"/>
    <w:rsid w:val="00853BD9"/>
    <w:rsid w:val="00853D01"/>
    <w:rsid w:val="00856025"/>
    <w:rsid w:val="008564CC"/>
    <w:rsid w:val="0085675A"/>
    <w:rsid w:val="00862B8A"/>
    <w:rsid w:val="00862DE0"/>
    <w:rsid w:val="00864446"/>
    <w:rsid w:val="00864B0F"/>
    <w:rsid w:val="00866A77"/>
    <w:rsid w:val="00867695"/>
    <w:rsid w:val="008700D5"/>
    <w:rsid w:val="00871901"/>
    <w:rsid w:val="00871946"/>
    <w:rsid w:val="00871C5B"/>
    <w:rsid w:val="00872659"/>
    <w:rsid w:val="00874879"/>
    <w:rsid w:val="00876D43"/>
    <w:rsid w:val="00877848"/>
    <w:rsid w:val="008808BC"/>
    <w:rsid w:val="00881E52"/>
    <w:rsid w:val="008858A5"/>
    <w:rsid w:val="0088597E"/>
    <w:rsid w:val="0088611D"/>
    <w:rsid w:val="00887111"/>
    <w:rsid w:val="00892321"/>
    <w:rsid w:val="00892A17"/>
    <w:rsid w:val="008943C2"/>
    <w:rsid w:val="008A022D"/>
    <w:rsid w:val="008A1F47"/>
    <w:rsid w:val="008A59A9"/>
    <w:rsid w:val="008A61DB"/>
    <w:rsid w:val="008A75FA"/>
    <w:rsid w:val="008B3760"/>
    <w:rsid w:val="008B40AF"/>
    <w:rsid w:val="008B6391"/>
    <w:rsid w:val="008B7432"/>
    <w:rsid w:val="008C039C"/>
    <w:rsid w:val="008C18F6"/>
    <w:rsid w:val="008C38C3"/>
    <w:rsid w:val="008C3904"/>
    <w:rsid w:val="008C3FCA"/>
    <w:rsid w:val="008C4609"/>
    <w:rsid w:val="008C4932"/>
    <w:rsid w:val="008C4AE6"/>
    <w:rsid w:val="008C6347"/>
    <w:rsid w:val="008C641E"/>
    <w:rsid w:val="008C6975"/>
    <w:rsid w:val="008C6C98"/>
    <w:rsid w:val="008D0FE4"/>
    <w:rsid w:val="008D4174"/>
    <w:rsid w:val="008D48DD"/>
    <w:rsid w:val="008D4D0B"/>
    <w:rsid w:val="008D71E3"/>
    <w:rsid w:val="008D7C8F"/>
    <w:rsid w:val="008E395B"/>
    <w:rsid w:val="008E4902"/>
    <w:rsid w:val="008E4D0C"/>
    <w:rsid w:val="008E658D"/>
    <w:rsid w:val="008E78DA"/>
    <w:rsid w:val="008F08E8"/>
    <w:rsid w:val="008F15D4"/>
    <w:rsid w:val="008F1C9D"/>
    <w:rsid w:val="008F37E4"/>
    <w:rsid w:val="008F751E"/>
    <w:rsid w:val="009026C3"/>
    <w:rsid w:val="00903B9B"/>
    <w:rsid w:val="00905DB7"/>
    <w:rsid w:val="00907DB3"/>
    <w:rsid w:val="00911244"/>
    <w:rsid w:val="009146FA"/>
    <w:rsid w:val="00914C56"/>
    <w:rsid w:val="00916B45"/>
    <w:rsid w:val="00921EC9"/>
    <w:rsid w:val="009237A5"/>
    <w:rsid w:val="009265F1"/>
    <w:rsid w:val="00926734"/>
    <w:rsid w:val="009267B2"/>
    <w:rsid w:val="00926D8E"/>
    <w:rsid w:val="00930A6F"/>
    <w:rsid w:val="00931618"/>
    <w:rsid w:val="00932E27"/>
    <w:rsid w:val="00932F2A"/>
    <w:rsid w:val="0093721D"/>
    <w:rsid w:val="0094044B"/>
    <w:rsid w:val="009404F8"/>
    <w:rsid w:val="0094085B"/>
    <w:rsid w:val="00940C8C"/>
    <w:rsid w:val="00941848"/>
    <w:rsid w:val="0094204E"/>
    <w:rsid w:val="00942199"/>
    <w:rsid w:val="009432E1"/>
    <w:rsid w:val="00944450"/>
    <w:rsid w:val="00946575"/>
    <w:rsid w:val="00946A1B"/>
    <w:rsid w:val="00946F15"/>
    <w:rsid w:val="00947432"/>
    <w:rsid w:val="0095121E"/>
    <w:rsid w:val="00951CFB"/>
    <w:rsid w:val="00953048"/>
    <w:rsid w:val="009555D8"/>
    <w:rsid w:val="00955B6F"/>
    <w:rsid w:val="00957E05"/>
    <w:rsid w:val="00960120"/>
    <w:rsid w:val="009602C2"/>
    <w:rsid w:val="0096204C"/>
    <w:rsid w:val="009631A7"/>
    <w:rsid w:val="00963ABC"/>
    <w:rsid w:val="00963CF7"/>
    <w:rsid w:val="00964B66"/>
    <w:rsid w:val="00964DB0"/>
    <w:rsid w:val="00965587"/>
    <w:rsid w:val="0096640F"/>
    <w:rsid w:val="009664A2"/>
    <w:rsid w:val="00967726"/>
    <w:rsid w:val="009714D1"/>
    <w:rsid w:val="00973A63"/>
    <w:rsid w:val="00974893"/>
    <w:rsid w:val="00982589"/>
    <w:rsid w:val="00982A58"/>
    <w:rsid w:val="0098318D"/>
    <w:rsid w:val="00984702"/>
    <w:rsid w:val="00984FB8"/>
    <w:rsid w:val="0098633B"/>
    <w:rsid w:val="009865A5"/>
    <w:rsid w:val="00987200"/>
    <w:rsid w:val="009919B2"/>
    <w:rsid w:val="00993141"/>
    <w:rsid w:val="00993383"/>
    <w:rsid w:val="009935B2"/>
    <w:rsid w:val="00993FDD"/>
    <w:rsid w:val="00995489"/>
    <w:rsid w:val="009A29B5"/>
    <w:rsid w:val="009A2E95"/>
    <w:rsid w:val="009A3AD9"/>
    <w:rsid w:val="009B5473"/>
    <w:rsid w:val="009B5D20"/>
    <w:rsid w:val="009B663B"/>
    <w:rsid w:val="009B7073"/>
    <w:rsid w:val="009B78CC"/>
    <w:rsid w:val="009C4D39"/>
    <w:rsid w:val="009C6A44"/>
    <w:rsid w:val="009C7531"/>
    <w:rsid w:val="009D06D0"/>
    <w:rsid w:val="009D3942"/>
    <w:rsid w:val="009D571B"/>
    <w:rsid w:val="009D61F8"/>
    <w:rsid w:val="009D6A11"/>
    <w:rsid w:val="009E03A9"/>
    <w:rsid w:val="009E0D22"/>
    <w:rsid w:val="009E3ED8"/>
    <w:rsid w:val="009E42BD"/>
    <w:rsid w:val="009E5A7E"/>
    <w:rsid w:val="009F10D4"/>
    <w:rsid w:val="009F1FC6"/>
    <w:rsid w:val="009F2403"/>
    <w:rsid w:val="009F3066"/>
    <w:rsid w:val="009F683F"/>
    <w:rsid w:val="00A06B9A"/>
    <w:rsid w:val="00A06EB1"/>
    <w:rsid w:val="00A072AB"/>
    <w:rsid w:val="00A10D1E"/>
    <w:rsid w:val="00A10E82"/>
    <w:rsid w:val="00A118B3"/>
    <w:rsid w:val="00A14069"/>
    <w:rsid w:val="00A15578"/>
    <w:rsid w:val="00A216D0"/>
    <w:rsid w:val="00A21E24"/>
    <w:rsid w:val="00A22D9D"/>
    <w:rsid w:val="00A25D27"/>
    <w:rsid w:val="00A27D08"/>
    <w:rsid w:val="00A305EB"/>
    <w:rsid w:val="00A308CE"/>
    <w:rsid w:val="00A32346"/>
    <w:rsid w:val="00A33274"/>
    <w:rsid w:val="00A34E74"/>
    <w:rsid w:val="00A366A5"/>
    <w:rsid w:val="00A40C0F"/>
    <w:rsid w:val="00A42508"/>
    <w:rsid w:val="00A42E5F"/>
    <w:rsid w:val="00A434C5"/>
    <w:rsid w:val="00A45F18"/>
    <w:rsid w:val="00A46404"/>
    <w:rsid w:val="00A47C20"/>
    <w:rsid w:val="00A520B8"/>
    <w:rsid w:val="00A53F73"/>
    <w:rsid w:val="00A56ACA"/>
    <w:rsid w:val="00A6040B"/>
    <w:rsid w:val="00A60D5F"/>
    <w:rsid w:val="00A61CD8"/>
    <w:rsid w:val="00A63FC3"/>
    <w:rsid w:val="00A66A37"/>
    <w:rsid w:val="00A67A13"/>
    <w:rsid w:val="00A7093A"/>
    <w:rsid w:val="00A719B1"/>
    <w:rsid w:val="00A71D0D"/>
    <w:rsid w:val="00A727C6"/>
    <w:rsid w:val="00A729FE"/>
    <w:rsid w:val="00A74B29"/>
    <w:rsid w:val="00A757F9"/>
    <w:rsid w:val="00A77EF5"/>
    <w:rsid w:val="00A812BC"/>
    <w:rsid w:val="00A81978"/>
    <w:rsid w:val="00A81BDD"/>
    <w:rsid w:val="00A81EF0"/>
    <w:rsid w:val="00A83E7E"/>
    <w:rsid w:val="00A84CE8"/>
    <w:rsid w:val="00A84E48"/>
    <w:rsid w:val="00A856A7"/>
    <w:rsid w:val="00A85B53"/>
    <w:rsid w:val="00A902E1"/>
    <w:rsid w:val="00A92266"/>
    <w:rsid w:val="00A949A6"/>
    <w:rsid w:val="00A94D8D"/>
    <w:rsid w:val="00AA0536"/>
    <w:rsid w:val="00AA147B"/>
    <w:rsid w:val="00AA3911"/>
    <w:rsid w:val="00AA39FE"/>
    <w:rsid w:val="00AA45A3"/>
    <w:rsid w:val="00AB0B85"/>
    <w:rsid w:val="00AB1A5A"/>
    <w:rsid w:val="00AB1E36"/>
    <w:rsid w:val="00AB208E"/>
    <w:rsid w:val="00AB264A"/>
    <w:rsid w:val="00AB289D"/>
    <w:rsid w:val="00AB4D24"/>
    <w:rsid w:val="00AB5658"/>
    <w:rsid w:val="00AB5C75"/>
    <w:rsid w:val="00AC6CF8"/>
    <w:rsid w:val="00AD13A3"/>
    <w:rsid w:val="00AD14B5"/>
    <w:rsid w:val="00AD14F2"/>
    <w:rsid w:val="00AD257C"/>
    <w:rsid w:val="00AD3AB4"/>
    <w:rsid w:val="00AD566F"/>
    <w:rsid w:val="00AD7141"/>
    <w:rsid w:val="00AE12E9"/>
    <w:rsid w:val="00AE463B"/>
    <w:rsid w:val="00AE4931"/>
    <w:rsid w:val="00AE4A74"/>
    <w:rsid w:val="00AE6414"/>
    <w:rsid w:val="00AE7468"/>
    <w:rsid w:val="00AF4314"/>
    <w:rsid w:val="00AF7539"/>
    <w:rsid w:val="00AF7EC0"/>
    <w:rsid w:val="00B00E74"/>
    <w:rsid w:val="00B016DD"/>
    <w:rsid w:val="00B0170F"/>
    <w:rsid w:val="00B01F07"/>
    <w:rsid w:val="00B035A3"/>
    <w:rsid w:val="00B0764E"/>
    <w:rsid w:val="00B11195"/>
    <w:rsid w:val="00B145A1"/>
    <w:rsid w:val="00B16DE4"/>
    <w:rsid w:val="00B205A2"/>
    <w:rsid w:val="00B3066F"/>
    <w:rsid w:val="00B35C78"/>
    <w:rsid w:val="00B41303"/>
    <w:rsid w:val="00B45B59"/>
    <w:rsid w:val="00B5028A"/>
    <w:rsid w:val="00B51E8F"/>
    <w:rsid w:val="00B52D01"/>
    <w:rsid w:val="00B574A8"/>
    <w:rsid w:val="00B60093"/>
    <w:rsid w:val="00B6045F"/>
    <w:rsid w:val="00B60A1C"/>
    <w:rsid w:val="00B6540E"/>
    <w:rsid w:val="00B70061"/>
    <w:rsid w:val="00B71E3B"/>
    <w:rsid w:val="00B72389"/>
    <w:rsid w:val="00B74C74"/>
    <w:rsid w:val="00B82C5D"/>
    <w:rsid w:val="00B8543A"/>
    <w:rsid w:val="00B8675C"/>
    <w:rsid w:val="00B867A2"/>
    <w:rsid w:val="00B91E96"/>
    <w:rsid w:val="00B9689D"/>
    <w:rsid w:val="00B96FDA"/>
    <w:rsid w:val="00BA2DE4"/>
    <w:rsid w:val="00BA3E98"/>
    <w:rsid w:val="00BA6F3B"/>
    <w:rsid w:val="00BB238B"/>
    <w:rsid w:val="00BB263D"/>
    <w:rsid w:val="00BB4EEB"/>
    <w:rsid w:val="00BB5DBE"/>
    <w:rsid w:val="00BB68FE"/>
    <w:rsid w:val="00BB69E1"/>
    <w:rsid w:val="00BB7BC3"/>
    <w:rsid w:val="00BC0F96"/>
    <w:rsid w:val="00BC5155"/>
    <w:rsid w:val="00BC6313"/>
    <w:rsid w:val="00BC64C7"/>
    <w:rsid w:val="00BC6854"/>
    <w:rsid w:val="00BD071F"/>
    <w:rsid w:val="00BD2D6D"/>
    <w:rsid w:val="00BE01B8"/>
    <w:rsid w:val="00BE345D"/>
    <w:rsid w:val="00BE4DE8"/>
    <w:rsid w:val="00BE4E3A"/>
    <w:rsid w:val="00BE535F"/>
    <w:rsid w:val="00BE621E"/>
    <w:rsid w:val="00BF061B"/>
    <w:rsid w:val="00BF3C6D"/>
    <w:rsid w:val="00BF7B52"/>
    <w:rsid w:val="00C014C7"/>
    <w:rsid w:val="00C0210A"/>
    <w:rsid w:val="00C0456B"/>
    <w:rsid w:val="00C063F7"/>
    <w:rsid w:val="00C0796A"/>
    <w:rsid w:val="00C10C59"/>
    <w:rsid w:val="00C1206F"/>
    <w:rsid w:val="00C13C98"/>
    <w:rsid w:val="00C14984"/>
    <w:rsid w:val="00C161A7"/>
    <w:rsid w:val="00C163F3"/>
    <w:rsid w:val="00C16B63"/>
    <w:rsid w:val="00C1730E"/>
    <w:rsid w:val="00C208AE"/>
    <w:rsid w:val="00C218A6"/>
    <w:rsid w:val="00C22C06"/>
    <w:rsid w:val="00C24C42"/>
    <w:rsid w:val="00C25F11"/>
    <w:rsid w:val="00C2648D"/>
    <w:rsid w:val="00C27F78"/>
    <w:rsid w:val="00C30061"/>
    <w:rsid w:val="00C32D73"/>
    <w:rsid w:val="00C33DB8"/>
    <w:rsid w:val="00C36021"/>
    <w:rsid w:val="00C36A44"/>
    <w:rsid w:val="00C37CB9"/>
    <w:rsid w:val="00C409EE"/>
    <w:rsid w:val="00C40EE2"/>
    <w:rsid w:val="00C418B9"/>
    <w:rsid w:val="00C42476"/>
    <w:rsid w:val="00C42BA8"/>
    <w:rsid w:val="00C44D9E"/>
    <w:rsid w:val="00C466B5"/>
    <w:rsid w:val="00C501EF"/>
    <w:rsid w:val="00C525C5"/>
    <w:rsid w:val="00C536FB"/>
    <w:rsid w:val="00C537EB"/>
    <w:rsid w:val="00C555AC"/>
    <w:rsid w:val="00C563F2"/>
    <w:rsid w:val="00C62258"/>
    <w:rsid w:val="00C700E9"/>
    <w:rsid w:val="00C70704"/>
    <w:rsid w:val="00C732FA"/>
    <w:rsid w:val="00C733B4"/>
    <w:rsid w:val="00C74DE2"/>
    <w:rsid w:val="00C75DFC"/>
    <w:rsid w:val="00C766B5"/>
    <w:rsid w:val="00C77024"/>
    <w:rsid w:val="00C81242"/>
    <w:rsid w:val="00C82277"/>
    <w:rsid w:val="00C83953"/>
    <w:rsid w:val="00C83AA2"/>
    <w:rsid w:val="00C85111"/>
    <w:rsid w:val="00C92471"/>
    <w:rsid w:val="00C9522A"/>
    <w:rsid w:val="00CA09EC"/>
    <w:rsid w:val="00CA2039"/>
    <w:rsid w:val="00CA3669"/>
    <w:rsid w:val="00CA39B8"/>
    <w:rsid w:val="00CA739E"/>
    <w:rsid w:val="00CA7F8D"/>
    <w:rsid w:val="00CB0AA3"/>
    <w:rsid w:val="00CB0BFB"/>
    <w:rsid w:val="00CB106E"/>
    <w:rsid w:val="00CB2074"/>
    <w:rsid w:val="00CB23B1"/>
    <w:rsid w:val="00CB5683"/>
    <w:rsid w:val="00CC02A6"/>
    <w:rsid w:val="00CC078F"/>
    <w:rsid w:val="00CC29D5"/>
    <w:rsid w:val="00CC3509"/>
    <w:rsid w:val="00CC376A"/>
    <w:rsid w:val="00CC54AF"/>
    <w:rsid w:val="00CC7AF4"/>
    <w:rsid w:val="00CD089A"/>
    <w:rsid w:val="00CD1856"/>
    <w:rsid w:val="00CD2D43"/>
    <w:rsid w:val="00CD37E8"/>
    <w:rsid w:val="00CD404F"/>
    <w:rsid w:val="00CD50B2"/>
    <w:rsid w:val="00CD5EFF"/>
    <w:rsid w:val="00CE0046"/>
    <w:rsid w:val="00CE0715"/>
    <w:rsid w:val="00CE2254"/>
    <w:rsid w:val="00CE2671"/>
    <w:rsid w:val="00CE3547"/>
    <w:rsid w:val="00CE36B1"/>
    <w:rsid w:val="00CE40E0"/>
    <w:rsid w:val="00CE483A"/>
    <w:rsid w:val="00CE5334"/>
    <w:rsid w:val="00CE7785"/>
    <w:rsid w:val="00CF0ABE"/>
    <w:rsid w:val="00CF1DA8"/>
    <w:rsid w:val="00CF1E56"/>
    <w:rsid w:val="00CF2DCC"/>
    <w:rsid w:val="00CF4AE4"/>
    <w:rsid w:val="00CF4E88"/>
    <w:rsid w:val="00CF5A92"/>
    <w:rsid w:val="00CF5B78"/>
    <w:rsid w:val="00D003B8"/>
    <w:rsid w:val="00D00CAD"/>
    <w:rsid w:val="00D012AC"/>
    <w:rsid w:val="00D0196E"/>
    <w:rsid w:val="00D035C2"/>
    <w:rsid w:val="00D03AB8"/>
    <w:rsid w:val="00D045FC"/>
    <w:rsid w:val="00D0519F"/>
    <w:rsid w:val="00D122D2"/>
    <w:rsid w:val="00D125EF"/>
    <w:rsid w:val="00D21A9D"/>
    <w:rsid w:val="00D22BE4"/>
    <w:rsid w:val="00D23008"/>
    <w:rsid w:val="00D25554"/>
    <w:rsid w:val="00D26C86"/>
    <w:rsid w:val="00D273ED"/>
    <w:rsid w:val="00D27BBE"/>
    <w:rsid w:val="00D300A3"/>
    <w:rsid w:val="00D30949"/>
    <w:rsid w:val="00D30CF6"/>
    <w:rsid w:val="00D3248B"/>
    <w:rsid w:val="00D32C1C"/>
    <w:rsid w:val="00D34330"/>
    <w:rsid w:val="00D35858"/>
    <w:rsid w:val="00D36F56"/>
    <w:rsid w:val="00D41813"/>
    <w:rsid w:val="00D42AA7"/>
    <w:rsid w:val="00D42DB0"/>
    <w:rsid w:val="00D43090"/>
    <w:rsid w:val="00D4460D"/>
    <w:rsid w:val="00D469C1"/>
    <w:rsid w:val="00D53894"/>
    <w:rsid w:val="00D54EFB"/>
    <w:rsid w:val="00D5520A"/>
    <w:rsid w:val="00D60D8B"/>
    <w:rsid w:val="00D655D4"/>
    <w:rsid w:val="00D66CD1"/>
    <w:rsid w:val="00D679F5"/>
    <w:rsid w:val="00D67A72"/>
    <w:rsid w:val="00D732E0"/>
    <w:rsid w:val="00D7392B"/>
    <w:rsid w:val="00D748CB"/>
    <w:rsid w:val="00D7749D"/>
    <w:rsid w:val="00D77D74"/>
    <w:rsid w:val="00D8137E"/>
    <w:rsid w:val="00D82EFA"/>
    <w:rsid w:val="00D830FE"/>
    <w:rsid w:val="00D836B6"/>
    <w:rsid w:val="00D8647A"/>
    <w:rsid w:val="00D87466"/>
    <w:rsid w:val="00D900FB"/>
    <w:rsid w:val="00D90143"/>
    <w:rsid w:val="00D903D9"/>
    <w:rsid w:val="00D90877"/>
    <w:rsid w:val="00D90AED"/>
    <w:rsid w:val="00D918B6"/>
    <w:rsid w:val="00D91E3E"/>
    <w:rsid w:val="00D92DD0"/>
    <w:rsid w:val="00D95A50"/>
    <w:rsid w:val="00D97F0E"/>
    <w:rsid w:val="00DA097D"/>
    <w:rsid w:val="00DA17A7"/>
    <w:rsid w:val="00DA3151"/>
    <w:rsid w:val="00DA3219"/>
    <w:rsid w:val="00DA3AC8"/>
    <w:rsid w:val="00DA4E03"/>
    <w:rsid w:val="00DA5BC2"/>
    <w:rsid w:val="00DB5598"/>
    <w:rsid w:val="00DB72ED"/>
    <w:rsid w:val="00DB7AF7"/>
    <w:rsid w:val="00DC0A65"/>
    <w:rsid w:val="00DC3119"/>
    <w:rsid w:val="00DC3847"/>
    <w:rsid w:val="00DC3AB4"/>
    <w:rsid w:val="00DC5C32"/>
    <w:rsid w:val="00DC68F5"/>
    <w:rsid w:val="00DD2D16"/>
    <w:rsid w:val="00DD2DC0"/>
    <w:rsid w:val="00DD642F"/>
    <w:rsid w:val="00DD72BA"/>
    <w:rsid w:val="00DD78D5"/>
    <w:rsid w:val="00DE03E2"/>
    <w:rsid w:val="00DE0A43"/>
    <w:rsid w:val="00DE14E8"/>
    <w:rsid w:val="00DE1A72"/>
    <w:rsid w:val="00DE2B9F"/>
    <w:rsid w:val="00DE5770"/>
    <w:rsid w:val="00DE57E9"/>
    <w:rsid w:val="00DE5DB9"/>
    <w:rsid w:val="00DE5FF4"/>
    <w:rsid w:val="00DE6686"/>
    <w:rsid w:val="00DE71BF"/>
    <w:rsid w:val="00DF1406"/>
    <w:rsid w:val="00DF1AC5"/>
    <w:rsid w:val="00DF32DF"/>
    <w:rsid w:val="00DF6B4E"/>
    <w:rsid w:val="00DF73BB"/>
    <w:rsid w:val="00E00DCE"/>
    <w:rsid w:val="00E06F69"/>
    <w:rsid w:val="00E06FB3"/>
    <w:rsid w:val="00E10704"/>
    <w:rsid w:val="00E11FEE"/>
    <w:rsid w:val="00E12B4D"/>
    <w:rsid w:val="00E16083"/>
    <w:rsid w:val="00E173B7"/>
    <w:rsid w:val="00E250FD"/>
    <w:rsid w:val="00E2558C"/>
    <w:rsid w:val="00E25A0A"/>
    <w:rsid w:val="00E2785C"/>
    <w:rsid w:val="00E303C7"/>
    <w:rsid w:val="00E32AC3"/>
    <w:rsid w:val="00E344EA"/>
    <w:rsid w:val="00E373D1"/>
    <w:rsid w:val="00E37EC9"/>
    <w:rsid w:val="00E41185"/>
    <w:rsid w:val="00E43784"/>
    <w:rsid w:val="00E46E2E"/>
    <w:rsid w:val="00E51755"/>
    <w:rsid w:val="00E51B05"/>
    <w:rsid w:val="00E5302B"/>
    <w:rsid w:val="00E53C62"/>
    <w:rsid w:val="00E53D37"/>
    <w:rsid w:val="00E53D3B"/>
    <w:rsid w:val="00E54CE5"/>
    <w:rsid w:val="00E57DD0"/>
    <w:rsid w:val="00E610FE"/>
    <w:rsid w:val="00E617E6"/>
    <w:rsid w:val="00E619CD"/>
    <w:rsid w:val="00E622FC"/>
    <w:rsid w:val="00E64235"/>
    <w:rsid w:val="00E64EE8"/>
    <w:rsid w:val="00E66BF7"/>
    <w:rsid w:val="00E67469"/>
    <w:rsid w:val="00E70578"/>
    <w:rsid w:val="00E70C2B"/>
    <w:rsid w:val="00E71380"/>
    <w:rsid w:val="00E715BB"/>
    <w:rsid w:val="00E72287"/>
    <w:rsid w:val="00E72C40"/>
    <w:rsid w:val="00E744C3"/>
    <w:rsid w:val="00E8371F"/>
    <w:rsid w:val="00E83B42"/>
    <w:rsid w:val="00E83D59"/>
    <w:rsid w:val="00E84622"/>
    <w:rsid w:val="00E84724"/>
    <w:rsid w:val="00E84D9E"/>
    <w:rsid w:val="00E8514F"/>
    <w:rsid w:val="00E86D3D"/>
    <w:rsid w:val="00E9024A"/>
    <w:rsid w:val="00E90CCC"/>
    <w:rsid w:val="00E9272A"/>
    <w:rsid w:val="00E93D96"/>
    <w:rsid w:val="00E964FE"/>
    <w:rsid w:val="00EA0210"/>
    <w:rsid w:val="00EA1466"/>
    <w:rsid w:val="00EA18B6"/>
    <w:rsid w:val="00EA3916"/>
    <w:rsid w:val="00EA3E12"/>
    <w:rsid w:val="00EA5FE2"/>
    <w:rsid w:val="00EA7069"/>
    <w:rsid w:val="00EB304B"/>
    <w:rsid w:val="00EB6034"/>
    <w:rsid w:val="00EB6833"/>
    <w:rsid w:val="00EB73EB"/>
    <w:rsid w:val="00EB78A2"/>
    <w:rsid w:val="00EC158E"/>
    <w:rsid w:val="00EC5827"/>
    <w:rsid w:val="00EC5C94"/>
    <w:rsid w:val="00EC6BEB"/>
    <w:rsid w:val="00EC742A"/>
    <w:rsid w:val="00EC7E3C"/>
    <w:rsid w:val="00ED0F33"/>
    <w:rsid w:val="00ED3006"/>
    <w:rsid w:val="00EE0E50"/>
    <w:rsid w:val="00EE2EE6"/>
    <w:rsid w:val="00EE3B82"/>
    <w:rsid w:val="00EE59E5"/>
    <w:rsid w:val="00EE67AA"/>
    <w:rsid w:val="00EF00EE"/>
    <w:rsid w:val="00EF0DC6"/>
    <w:rsid w:val="00EF1B7E"/>
    <w:rsid w:val="00EF2C01"/>
    <w:rsid w:val="00EF4505"/>
    <w:rsid w:val="00EF5FB9"/>
    <w:rsid w:val="00EF78EB"/>
    <w:rsid w:val="00F01E37"/>
    <w:rsid w:val="00F03A97"/>
    <w:rsid w:val="00F03E6F"/>
    <w:rsid w:val="00F04177"/>
    <w:rsid w:val="00F0425B"/>
    <w:rsid w:val="00F04F3F"/>
    <w:rsid w:val="00F05233"/>
    <w:rsid w:val="00F06881"/>
    <w:rsid w:val="00F06D23"/>
    <w:rsid w:val="00F07ACA"/>
    <w:rsid w:val="00F115B4"/>
    <w:rsid w:val="00F11710"/>
    <w:rsid w:val="00F11BAE"/>
    <w:rsid w:val="00F121B8"/>
    <w:rsid w:val="00F127CF"/>
    <w:rsid w:val="00F135AD"/>
    <w:rsid w:val="00F13FBA"/>
    <w:rsid w:val="00F17393"/>
    <w:rsid w:val="00F20926"/>
    <w:rsid w:val="00F20C89"/>
    <w:rsid w:val="00F21373"/>
    <w:rsid w:val="00F237F1"/>
    <w:rsid w:val="00F2441C"/>
    <w:rsid w:val="00F31970"/>
    <w:rsid w:val="00F34369"/>
    <w:rsid w:val="00F350F2"/>
    <w:rsid w:val="00F35FDF"/>
    <w:rsid w:val="00F36ECF"/>
    <w:rsid w:val="00F370D1"/>
    <w:rsid w:val="00F41C2C"/>
    <w:rsid w:val="00F46A4D"/>
    <w:rsid w:val="00F5076C"/>
    <w:rsid w:val="00F50BE1"/>
    <w:rsid w:val="00F50E4A"/>
    <w:rsid w:val="00F52104"/>
    <w:rsid w:val="00F530BE"/>
    <w:rsid w:val="00F53D85"/>
    <w:rsid w:val="00F549FC"/>
    <w:rsid w:val="00F70BB2"/>
    <w:rsid w:val="00F713E2"/>
    <w:rsid w:val="00F71EC6"/>
    <w:rsid w:val="00F72944"/>
    <w:rsid w:val="00F73417"/>
    <w:rsid w:val="00F74478"/>
    <w:rsid w:val="00F747A0"/>
    <w:rsid w:val="00F74B63"/>
    <w:rsid w:val="00F76544"/>
    <w:rsid w:val="00F7756E"/>
    <w:rsid w:val="00F81443"/>
    <w:rsid w:val="00F817DA"/>
    <w:rsid w:val="00F90895"/>
    <w:rsid w:val="00F91549"/>
    <w:rsid w:val="00F9371C"/>
    <w:rsid w:val="00F9594C"/>
    <w:rsid w:val="00F97137"/>
    <w:rsid w:val="00F97FF2"/>
    <w:rsid w:val="00FA20C2"/>
    <w:rsid w:val="00FA2396"/>
    <w:rsid w:val="00FA33D3"/>
    <w:rsid w:val="00FA77DD"/>
    <w:rsid w:val="00FB3FD6"/>
    <w:rsid w:val="00FB4298"/>
    <w:rsid w:val="00FB5198"/>
    <w:rsid w:val="00FB54D3"/>
    <w:rsid w:val="00FB795A"/>
    <w:rsid w:val="00FB79D6"/>
    <w:rsid w:val="00FC07CA"/>
    <w:rsid w:val="00FC0E1F"/>
    <w:rsid w:val="00FC0F2F"/>
    <w:rsid w:val="00FC2DC6"/>
    <w:rsid w:val="00FC51DC"/>
    <w:rsid w:val="00FC51E0"/>
    <w:rsid w:val="00FC5B48"/>
    <w:rsid w:val="00FC6EC7"/>
    <w:rsid w:val="00FC7B7D"/>
    <w:rsid w:val="00FD04A5"/>
    <w:rsid w:val="00FD21BE"/>
    <w:rsid w:val="00FD565B"/>
    <w:rsid w:val="00FD709C"/>
    <w:rsid w:val="00FD75FC"/>
    <w:rsid w:val="00FE3B34"/>
    <w:rsid w:val="00FE4E23"/>
    <w:rsid w:val="00FE5A79"/>
    <w:rsid w:val="00FE5C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AFAD74A"/>
  <w15:docId w15:val="{41819BEE-334B-4B57-B8B3-C5B2B6EC4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42C53"/>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85518"/>
    <w:pPr>
      <w:tabs>
        <w:tab w:val="center" w:pos="4252"/>
        <w:tab w:val="right" w:pos="8504"/>
      </w:tabs>
      <w:snapToGrid w:val="0"/>
    </w:pPr>
  </w:style>
  <w:style w:type="character" w:customStyle="1" w:styleId="a4">
    <w:name w:val="ヘッダー (文字)"/>
    <w:basedOn w:val="a0"/>
    <w:link w:val="a3"/>
    <w:uiPriority w:val="99"/>
    <w:rsid w:val="00685518"/>
  </w:style>
  <w:style w:type="paragraph" w:styleId="a5">
    <w:name w:val="footer"/>
    <w:basedOn w:val="a"/>
    <w:link w:val="a6"/>
    <w:unhideWhenUsed/>
    <w:rsid w:val="00685518"/>
    <w:pPr>
      <w:tabs>
        <w:tab w:val="center" w:pos="4252"/>
        <w:tab w:val="right" w:pos="8504"/>
      </w:tabs>
      <w:snapToGrid w:val="0"/>
    </w:pPr>
  </w:style>
  <w:style w:type="character" w:customStyle="1" w:styleId="a6">
    <w:name w:val="フッター (文字)"/>
    <w:basedOn w:val="a0"/>
    <w:link w:val="a5"/>
    <w:uiPriority w:val="99"/>
    <w:rsid w:val="00685518"/>
  </w:style>
  <w:style w:type="paragraph" w:styleId="a7">
    <w:name w:val="List Paragraph"/>
    <w:basedOn w:val="a"/>
    <w:uiPriority w:val="34"/>
    <w:qFormat/>
    <w:rsid w:val="00942199"/>
    <w:pPr>
      <w:ind w:leftChars="400" w:left="840"/>
    </w:pPr>
  </w:style>
  <w:style w:type="paragraph" w:styleId="a8">
    <w:name w:val="Balloon Text"/>
    <w:basedOn w:val="a"/>
    <w:link w:val="a9"/>
    <w:uiPriority w:val="99"/>
    <w:semiHidden/>
    <w:unhideWhenUsed/>
    <w:rsid w:val="00D035C2"/>
    <w:rPr>
      <w:rFonts w:asciiTheme="majorHAnsi" w:eastAsiaTheme="majorEastAsia" w:hAnsiTheme="majorHAnsi" w:cstheme="majorBidi"/>
      <w:sz w:val="18"/>
      <w:szCs w:val="18"/>
    </w:rPr>
  </w:style>
  <w:style w:type="character" w:customStyle="1" w:styleId="a9">
    <w:name w:val="吹き出し (文字)"/>
    <w:basedOn w:val="a0"/>
    <w:link w:val="a8"/>
    <w:uiPriority w:val="99"/>
    <w:semiHidden/>
    <w:rsid w:val="00D035C2"/>
    <w:rPr>
      <w:rFonts w:asciiTheme="majorHAnsi" w:eastAsiaTheme="majorEastAsia" w:hAnsiTheme="majorHAnsi" w:cstheme="majorBidi"/>
      <w:sz w:val="18"/>
      <w:szCs w:val="18"/>
    </w:rPr>
  </w:style>
  <w:style w:type="character" w:styleId="aa">
    <w:name w:val="annotation reference"/>
    <w:basedOn w:val="a0"/>
    <w:uiPriority w:val="99"/>
    <w:semiHidden/>
    <w:unhideWhenUsed/>
    <w:rsid w:val="00145321"/>
    <w:rPr>
      <w:sz w:val="18"/>
      <w:szCs w:val="18"/>
    </w:rPr>
  </w:style>
  <w:style w:type="paragraph" w:styleId="ab">
    <w:name w:val="annotation text"/>
    <w:basedOn w:val="a"/>
    <w:link w:val="ac"/>
    <w:uiPriority w:val="99"/>
    <w:semiHidden/>
    <w:unhideWhenUsed/>
    <w:rsid w:val="00145321"/>
    <w:pPr>
      <w:jc w:val="left"/>
    </w:pPr>
  </w:style>
  <w:style w:type="character" w:customStyle="1" w:styleId="ac">
    <w:name w:val="コメント文字列 (文字)"/>
    <w:basedOn w:val="a0"/>
    <w:link w:val="ab"/>
    <w:uiPriority w:val="99"/>
    <w:semiHidden/>
    <w:rsid w:val="00145321"/>
  </w:style>
  <w:style w:type="paragraph" w:styleId="ad">
    <w:name w:val="annotation subject"/>
    <w:basedOn w:val="ab"/>
    <w:next w:val="ab"/>
    <w:link w:val="ae"/>
    <w:uiPriority w:val="99"/>
    <w:semiHidden/>
    <w:unhideWhenUsed/>
    <w:rsid w:val="00145321"/>
    <w:rPr>
      <w:b/>
      <w:bCs/>
    </w:rPr>
  </w:style>
  <w:style w:type="character" w:customStyle="1" w:styleId="ae">
    <w:name w:val="コメント内容 (文字)"/>
    <w:basedOn w:val="ac"/>
    <w:link w:val="ad"/>
    <w:uiPriority w:val="99"/>
    <w:semiHidden/>
    <w:rsid w:val="00145321"/>
    <w:rPr>
      <w:b/>
      <w:bCs/>
    </w:rPr>
  </w:style>
  <w:style w:type="paragraph" w:customStyle="1" w:styleId="Default">
    <w:name w:val="Default"/>
    <w:rsid w:val="00413943"/>
    <w:pPr>
      <w:widowControl w:val="0"/>
      <w:autoSpaceDE w:val="0"/>
      <w:autoSpaceDN w:val="0"/>
      <w:adjustRightInd w:val="0"/>
    </w:pPr>
    <w:rPr>
      <w:rFonts w:ascii="Verdana" w:hAnsi="Verdana" w:cs="Verdana"/>
      <w:color w:val="000000"/>
      <w:kern w:val="0"/>
      <w:sz w:val="24"/>
      <w:szCs w:val="24"/>
    </w:rPr>
  </w:style>
  <w:style w:type="paragraph" w:styleId="HTML">
    <w:name w:val="HTML Preformatted"/>
    <w:basedOn w:val="a"/>
    <w:link w:val="HTML0"/>
    <w:uiPriority w:val="99"/>
    <w:semiHidden/>
    <w:unhideWhenUsed/>
    <w:rsid w:val="007E1F6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ＭＳ ゴシック" w:eastAsia="ＭＳ ゴシック" w:hAnsi="ＭＳ ゴシック" w:cs="ＭＳ ゴシック"/>
      <w:kern w:val="0"/>
      <w:sz w:val="24"/>
      <w:szCs w:val="24"/>
    </w:rPr>
  </w:style>
  <w:style w:type="character" w:customStyle="1" w:styleId="HTML0">
    <w:name w:val="HTML 書式付き (文字)"/>
    <w:basedOn w:val="a0"/>
    <w:link w:val="HTML"/>
    <w:uiPriority w:val="99"/>
    <w:semiHidden/>
    <w:rsid w:val="007E1F6D"/>
    <w:rPr>
      <w:rFonts w:ascii="ＭＳ ゴシック" w:eastAsia="ＭＳ ゴシック" w:hAnsi="ＭＳ ゴシック" w:cs="ＭＳ ゴシック"/>
      <w:kern w:val="0"/>
      <w:sz w:val="24"/>
      <w:szCs w:val="24"/>
    </w:rPr>
  </w:style>
  <w:style w:type="paragraph" w:customStyle="1" w:styleId="EndNoteBibliographyTitle">
    <w:name w:val="EndNote Bibliography Title"/>
    <w:basedOn w:val="a"/>
    <w:link w:val="EndNoteBibliographyTitle0"/>
    <w:rsid w:val="00E67469"/>
    <w:pPr>
      <w:jc w:val="center"/>
    </w:pPr>
    <w:rPr>
      <w:rFonts w:ascii="Century" w:hAnsi="Century"/>
      <w:noProof/>
      <w:sz w:val="20"/>
    </w:rPr>
  </w:style>
  <w:style w:type="character" w:customStyle="1" w:styleId="EndNoteBibliographyTitle0">
    <w:name w:val="EndNote Bibliography Title (文字)"/>
    <w:basedOn w:val="a0"/>
    <w:link w:val="EndNoteBibliographyTitle"/>
    <w:rsid w:val="00E67469"/>
    <w:rPr>
      <w:rFonts w:ascii="Century" w:hAnsi="Century"/>
      <w:noProof/>
      <w:sz w:val="20"/>
    </w:rPr>
  </w:style>
  <w:style w:type="paragraph" w:customStyle="1" w:styleId="EndNoteBibliography">
    <w:name w:val="EndNote Bibliography"/>
    <w:basedOn w:val="a"/>
    <w:link w:val="EndNoteBibliography0"/>
    <w:rsid w:val="00E67469"/>
    <w:rPr>
      <w:rFonts w:ascii="Century" w:hAnsi="Century"/>
      <w:noProof/>
      <w:sz w:val="20"/>
    </w:rPr>
  </w:style>
  <w:style w:type="character" w:customStyle="1" w:styleId="EndNoteBibliography0">
    <w:name w:val="EndNote Bibliography (文字)"/>
    <w:basedOn w:val="a0"/>
    <w:link w:val="EndNoteBibliography"/>
    <w:rsid w:val="00E67469"/>
    <w:rPr>
      <w:rFonts w:ascii="Century" w:hAnsi="Century"/>
      <w:noProof/>
      <w:sz w:val="20"/>
    </w:rPr>
  </w:style>
  <w:style w:type="character" w:styleId="af">
    <w:name w:val="Hyperlink"/>
    <w:basedOn w:val="a0"/>
    <w:uiPriority w:val="99"/>
    <w:unhideWhenUsed/>
    <w:rsid w:val="00E67469"/>
    <w:rPr>
      <w:color w:val="0000FF" w:themeColor="hyperlink"/>
      <w:u w:val="single"/>
    </w:rPr>
  </w:style>
  <w:style w:type="character" w:customStyle="1" w:styleId="uficommentbody">
    <w:name w:val="uficommentbody"/>
    <w:basedOn w:val="a0"/>
    <w:rsid w:val="00CF2DCC"/>
  </w:style>
  <w:style w:type="paragraph" w:styleId="af0">
    <w:name w:val="Body Text Indent"/>
    <w:basedOn w:val="a"/>
    <w:link w:val="af1"/>
    <w:semiHidden/>
    <w:rsid w:val="001E2B7A"/>
    <w:pPr>
      <w:snapToGrid w:val="0"/>
      <w:ind w:left="630" w:hangingChars="300" w:hanging="630"/>
    </w:pPr>
    <w:rPr>
      <w:rFonts w:ascii="Century" w:eastAsia="ＭＳ 明朝" w:hAnsi="Century" w:cs="Times New Roman"/>
      <w:szCs w:val="24"/>
    </w:rPr>
  </w:style>
  <w:style w:type="character" w:customStyle="1" w:styleId="af1">
    <w:name w:val="本文インデント (文字)"/>
    <w:basedOn w:val="a0"/>
    <w:link w:val="af0"/>
    <w:semiHidden/>
    <w:rsid w:val="001E2B7A"/>
    <w:rPr>
      <w:rFonts w:ascii="Century" w:eastAsia="ＭＳ 明朝" w:hAnsi="Century"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694957">
      <w:bodyDiv w:val="1"/>
      <w:marLeft w:val="0"/>
      <w:marRight w:val="0"/>
      <w:marTop w:val="0"/>
      <w:marBottom w:val="0"/>
      <w:divBdr>
        <w:top w:val="none" w:sz="0" w:space="0" w:color="auto"/>
        <w:left w:val="none" w:sz="0" w:space="0" w:color="auto"/>
        <w:bottom w:val="none" w:sz="0" w:space="0" w:color="auto"/>
        <w:right w:val="none" w:sz="0" w:space="0" w:color="auto"/>
      </w:divBdr>
    </w:div>
    <w:div w:id="213784458">
      <w:bodyDiv w:val="1"/>
      <w:marLeft w:val="0"/>
      <w:marRight w:val="0"/>
      <w:marTop w:val="0"/>
      <w:marBottom w:val="0"/>
      <w:divBdr>
        <w:top w:val="none" w:sz="0" w:space="0" w:color="auto"/>
        <w:left w:val="none" w:sz="0" w:space="0" w:color="auto"/>
        <w:bottom w:val="none" w:sz="0" w:space="0" w:color="auto"/>
        <w:right w:val="none" w:sz="0" w:space="0" w:color="auto"/>
      </w:divBdr>
    </w:div>
    <w:div w:id="540360968">
      <w:bodyDiv w:val="1"/>
      <w:marLeft w:val="0"/>
      <w:marRight w:val="0"/>
      <w:marTop w:val="0"/>
      <w:marBottom w:val="0"/>
      <w:divBdr>
        <w:top w:val="none" w:sz="0" w:space="0" w:color="auto"/>
        <w:left w:val="none" w:sz="0" w:space="0" w:color="auto"/>
        <w:bottom w:val="none" w:sz="0" w:space="0" w:color="auto"/>
        <w:right w:val="none" w:sz="0" w:space="0" w:color="auto"/>
      </w:divBdr>
    </w:div>
    <w:div w:id="659970563">
      <w:bodyDiv w:val="1"/>
      <w:marLeft w:val="0"/>
      <w:marRight w:val="0"/>
      <w:marTop w:val="0"/>
      <w:marBottom w:val="0"/>
      <w:divBdr>
        <w:top w:val="none" w:sz="0" w:space="0" w:color="auto"/>
        <w:left w:val="none" w:sz="0" w:space="0" w:color="auto"/>
        <w:bottom w:val="none" w:sz="0" w:space="0" w:color="auto"/>
        <w:right w:val="none" w:sz="0" w:space="0" w:color="auto"/>
      </w:divBdr>
      <w:divsChild>
        <w:div w:id="75593070">
          <w:marLeft w:val="547"/>
          <w:marRight w:val="0"/>
          <w:marTop w:val="120"/>
          <w:marBottom w:val="0"/>
          <w:divBdr>
            <w:top w:val="none" w:sz="0" w:space="0" w:color="auto"/>
            <w:left w:val="none" w:sz="0" w:space="0" w:color="auto"/>
            <w:bottom w:val="none" w:sz="0" w:space="0" w:color="auto"/>
            <w:right w:val="none" w:sz="0" w:space="0" w:color="auto"/>
          </w:divBdr>
        </w:div>
        <w:div w:id="783618533">
          <w:marLeft w:val="547"/>
          <w:marRight w:val="0"/>
          <w:marTop w:val="120"/>
          <w:marBottom w:val="0"/>
          <w:divBdr>
            <w:top w:val="none" w:sz="0" w:space="0" w:color="auto"/>
            <w:left w:val="none" w:sz="0" w:space="0" w:color="auto"/>
            <w:bottom w:val="none" w:sz="0" w:space="0" w:color="auto"/>
            <w:right w:val="none" w:sz="0" w:space="0" w:color="auto"/>
          </w:divBdr>
        </w:div>
        <w:div w:id="963119737">
          <w:marLeft w:val="547"/>
          <w:marRight w:val="0"/>
          <w:marTop w:val="120"/>
          <w:marBottom w:val="0"/>
          <w:divBdr>
            <w:top w:val="none" w:sz="0" w:space="0" w:color="auto"/>
            <w:left w:val="none" w:sz="0" w:space="0" w:color="auto"/>
            <w:bottom w:val="none" w:sz="0" w:space="0" w:color="auto"/>
            <w:right w:val="none" w:sz="0" w:space="0" w:color="auto"/>
          </w:divBdr>
        </w:div>
        <w:div w:id="1032539065">
          <w:marLeft w:val="547"/>
          <w:marRight w:val="0"/>
          <w:marTop w:val="120"/>
          <w:marBottom w:val="0"/>
          <w:divBdr>
            <w:top w:val="none" w:sz="0" w:space="0" w:color="auto"/>
            <w:left w:val="none" w:sz="0" w:space="0" w:color="auto"/>
            <w:bottom w:val="none" w:sz="0" w:space="0" w:color="auto"/>
            <w:right w:val="none" w:sz="0" w:space="0" w:color="auto"/>
          </w:divBdr>
        </w:div>
        <w:div w:id="1298339846">
          <w:marLeft w:val="547"/>
          <w:marRight w:val="0"/>
          <w:marTop w:val="120"/>
          <w:marBottom w:val="0"/>
          <w:divBdr>
            <w:top w:val="none" w:sz="0" w:space="0" w:color="auto"/>
            <w:left w:val="none" w:sz="0" w:space="0" w:color="auto"/>
            <w:bottom w:val="none" w:sz="0" w:space="0" w:color="auto"/>
            <w:right w:val="none" w:sz="0" w:space="0" w:color="auto"/>
          </w:divBdr>
        </w:div>
        <w:div w:id="1477994339">
          <w:marLeft w:val="547"/>
          <w:marRight w:val="0"/>
          <w:marTop w:val="120"/>
          <w:marBottom w:val="0"/>
          <w:divBdr>
            <w:top w:val="none" w:sz="0" w:space="0" w:color="auto"/>
            <w:left w:val="none" w:sz="0" w:space="0" w:color="auto"/>
            <w:bottom w:val="none" w:sz="0" w:space="0" w:color="auto"/>
            <w:right w:val="none" w:sz="0" w:space="0" w:color="auto"/>
          </w:divBdr>
        </w:div>
        <w:div w:id="1638105020">
          <w:marLeft w:val="547"/>
          <w:marRight w:val="0"/>
          <w:marTop w:val="120"/>
          <w:marBottom w:val="0"/>
          <w:divBdr>
            <w:top w:val="none" w:sz="0" w:space="0" w:color="auto"/>
            <w:left w:val="none" w:sz="0" w:space="0" w:color="auto"/>
            <w:bottom w:val="none" w:sz="0" w:space="0" w:color="auto"/>
            <w:right w:val="none" w:sz="0" w:space="0" w:color="auto"/>
          </w:divBdr>
        </w:div>
      </w:divsChild>
    </w:div>
    <w:div w:id="918755893">
      <w:bodyDiv w:val="1"/>
      <w:marLeft w:val="0"/>
      <w:marRight w:val="0"/>
      <w:marTop w:val="0"/>
      <w:marBottom w:val="0"/>
      <w:divBdr>
        <w:top w:val="none" w:sz="0" w:space="0" w:color="auto"/>
        <w:left w:val="none" w:sz="0" w:space="0" w:color="auto"/>
        <w:bottom w:val="none" w:sz="0" w:space="0" w:color="auto"/>
        <w:right w:val="none" w:sz="0" w:space="0" w:color="auto"/>
      </w:divBdr>
    </w:div>
    <w:div w:id="1213035027">
      <w:bodyDiv w:val="1"/>
      <w:marLeft w:val="0"/>
      <w:marRight w:val="0"/>
      <w:marTop w:val="0"/>
      <w:marBottom w:val="0"/>
      <w:divBdr>
        <w:top w:val="none" w:sz="0" w:space="0" w:color="auto"/>
        <w:left w:val="none" w:sz="0" w:space="0" w:color="auto"/>
        <w:bottom w:val="none" w:sz="0" w:space="0" w:color="auto"/>
        <w:right w:val="none" w:sz="0" w:space="0" w:color="auto"/>
      </w:divBdr>
    </w:div>
    <w:div w:id="1562908337">
      <w:bodyDiv w:val="1"/>
      <w:marLeft w:val="0"/>
      <w:marRight w:val="0"/>
      <w:marTop w:val="0"/>
      <w:marBottom w:val="0"/>
      <w:divBdr>
        <w:top w:val="none" w:sz="0" w:space="0" w:color="auto"/>
        <w:left w:val="none" w:sz="0" w:space="0" w:color="auto"/>
        <w:bottom w:val="none" w:sz="0" w:space="0" w:color="auto"/>
        <w:right w:val="none" w:sz="0" w:space="0" w:color="auto"/>
      </w:divBdr>
    </w:div>
    <w:div w:id="1651591758">
      <w:bodyDiv w:val="1"/>
      <w:marLeft w:val="0"/>
      <w:marRight w:val="0"/>
      <w:marTop w:val="0"/>
      <w:marBottom w:val="0"/>
      <w:divBdr>
        <w:top w:val="none" w:sz="0" w:space="0" w:color="auto"/>
        <w:left w:val="none" w:sz="0" w:space="0" w:color="auto"/>
        <w:bottom w:val="none" w:sz="0" w:space="0" w:color="auto"/>
        <w:right w:val="none" w:sz="0" w:space="0" w:color="auto"/>
      </w:divBdr>
      <w:divsChild>
        <w:div w:id="242645266">
          <w:marLeft w:val="0"/>
          <w:marRight w:val="0"/>
          <w:marTop w:val="0"/>
          <w:marBottom w:val="0"/>
          <w:divBdr>
            <w:top w:val="none" w:sz="0" w:space="0" w:color="auto"/>
            <w:left w:val="none" w:sz="0" w:space="0" w:color="auto"/>
            <w:bottom w:val="none" w:sz="0" w:space="0" w:color="auto"/>
            <w:right w:val="none" w:sz="0" w:space="0" w:color="auto"/>
          </w:divBdr>
          <w:divsChild>
            <w:div w:id="1126199648">
              <w:marLeft w:val="0"/>
              <w:marRight w:val="0"/>
              <w:marTop w:val="0"/>
              <w:marBottom w:val="0"/>
              <w:divBdr>
                <w:top w:val="none" w:sz="0" w:space="0" w:color="auto"/>
                <w:left w:val="none" w:sz="0" w:space="0" w:color="auto"/>
                <w:bottom w:val="none" w:sz="0" w:space="0" w:color="auto"/>
                <w:right w:val="none" w:sz="0" w:space="0" w:color="auto"/>
              </w:divBdr>
              <w:divsChild>
                <w:div w:id="556236670">
                  <w:marLeft w:val="0"/>
                  <w:marRight w:val="0"/>
                  <w:marTop w:val="0"/>
                  <w:marBottom w:val="0"/>
                  <w:divBdr>
                    <w:top w:val="none" w:sz="0" w:space="0" w:color="auto"/>
                    <w:left w:val="none" w:sz="0" w:space="0" w:color="auto"/>
                    <w:bottom w:val="none" w:sz="0" w:space="0" w:color="auto"/>
                    <w:right w:val="none" w:sz="0" w:space="0" w:color="auto"/>
                  </w:divBdr>
                  <w:divsChild>
                    <w:div w:id="1981153798">
                      <w:marLeft w:val="0"/>
                      <w:marRight w:val="0"/>
                      <w:marTop w:val="0"/>
                      <w:marBottom w:val="0"/>
                      <w:divBdr>
                        <w:top w:val="none" w:sz="0" w:space="0" w:color="auto"/>
                        <w:left w:val="none" w:sz="0" w:space="0" w:color="auto"/>
                        <w:bottom w:val="none" w:sz="0" w:space="0" w:color="auto"/>
                        <w:right w:val="none" w:sz="0" w:space="0" w:color="auto"/>
                      </w:divBdr>
                      <w:divsChild>
                        <w:div w:id="228544791">
                          <w:marLeft w:val="0"/>
                          <w:marRight w:val="0"/>
                          <w:marTop w:val="0"/>
                          <w:marBottom w:val="0"/>
                          <w:divBdr>
                            <w:top w:val="none" w:sz="0" w:space="0" w:color="auto"/>
                            <w:left w:val="none" w:sz="0" w:space="0" w:color="auto"/>
                            <w:bottom w:val="none" w:sz="0" w:space="0" w:color="auto"/>
                            <w:right w:val="none" w:sz="0" w:space="0" w:color="auto"/>
                          </w:divBdr>
                          <w:divsChild>
                            <w:div w:id="1741708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1250454">
      <w:bodyDiv w:val="1"/>
      <w:marLeft w:val="0"/>
      <w:marRight w:val="0"/>
      <w:marTop w:val="0"/>
      <w:marBottom w:val="0"/>
      <w:divBdr>
        <w:top w:val="none" w:sz="0" w:space="0" w:color="auto"/>
        <w:left w:val="none" w:sz="0" w:space="0" w:color="auto"/>
        <w:bottom w:val="none" w:sz="0" w:space="0" w:color="auto"/>
        <w:right w:val="none" w:sz="0" w:space="0" w:color="auto"/>
      </w:divBdr>
    </w:div>
    <w:div w:id="1953629541">
      <w:bodyDiv w:val="1"/>
      <w:marLeft w:val="0"/>
      <w:marRight w:val="0"/>
      <w:marTop w:val="0"/>
      <w:marBottom w:val="0"/>
      <w:divBdr>
        <w:top w:val="none" w:sz="0" w:space="0" w:color="auto"/>
        <w:left w:val="none" w:sz="0" w:space="0" w:color="auto"/>
        <w:bottom w:val="none" w:sz="0" w:space="0" w:color="auto"/>
        <w:right w:val="none" w:sz="0" w:space="0" w:color="auto"/>
      </w:divBdr>
    </w:div>
    <w:div w:id="2071684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ABCFA6-BD39-4BBE-9606-18D4F1D69D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5</Pages>
  <Words>2195</Words>
  <Characters>12515</Characters>
  <Application>Microsoft Office Word</Application>
  <DocSecurity>0</DocSecurity>
  <Lines>104</Lines>
  <Paragraphs>29</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46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seisui7</dc:creator>
  <cp:lastModifiedBy>田淵貴大</cp:lastModifiedBy>
  <cp:revision>11</cp:revision>
  <cp:lastPrinted>2015-12-11T01:11:00Z</cp:lastPrinted>
  <dcterms:created xsi:type="dcterms:W3CDTF">2019-01-08T04:45:00Z</dcterms:created>
  <dcterms:modified xsi:type="dcterms:W3CDTF">2019-01-08T05:23:00Z</dcterms:modified>
</cp:coreProperties>
</file>